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r w:rsidR="00E34C09">
        <w:t xml:space="preserve"> which are the primary elemental uptake and delivery system</w:t>
      </w:r>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1C63B53"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A01009">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A01009">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A01009">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A01009">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A01009">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50DDE5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A01009">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A01009">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FB24C60"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A01009">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 (Andorf et al., 2015)","plainTextFormattedCitation":" (Andorf et al., 2015)","previouslyFormattedCitation":"(Andorf et al., 2015)"},"properties":{"noteIndex":0},"schema":"https://github.com/citation-style-language/schema/raw/master/csl-citation.json"}</w:instrText>
      </w:r>
      <w:r w:rsidR="002E2686">
        <w:fldChar w:fldCharType="separate"/>
      </w:r>
      <w:r w:rsidR="00A01009" w:rsidRPr="00A01009">
        <w:rPr>
          <w:noProof/>
        </w:rPr>
        <w:t xml:space="preserve"> (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DA0A0BA"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A01009">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A01009">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b; Mochida et al., 2011; Obayashi et al., 2014; Sarkar et al., 2014; Zheng and Zhao, 2013; Ozaki et al., 2010; Swanson-Wagner et al., 2012a; Wen et al., 2018)","plainTextFormattedCitation":" (Schaefer et al., 2014b; Mochida et al., 2011; Obayashi et al., 2014; Sarkar et al., 2014; Zheng and Zhao, 2013; Ozaki et al., 2010; Swanson-Wagner et al., 2012a; Wen et al., 2018)","previouslyFormattedCitation":"(Schaefer et al., 2014b; Mochida et al., 2011; Obayashi et al., 2014; Sarkar et al., 2014; Zheng and Zhao, 2013; Ozaki et al., 2010; Swanson-Wagner et al., 2012a; Wen et al., 2018)"},"properties":{"noteIndex":0},"schema":"https://github.com/citation-style-language/schema/raw/master/csl-citation.json"}</w:instrText>
      </w:r>
      <w:r w:rsidR="00EF75BE">
        <w:fldChar w:fldCharType="separate"/>
      </w:r>
      <w:r w:rsidR="00A01009" w:rsidRPr="00A01009">
        <w:rPr>
          <w:noProof/>
        </w:rPr>
        <w:t xml:space="preserve"> (Schaefer et al., 2014b; Mochida et al., 2011; Obayashi et al., 2014; Sarkar et al., 2014; Zheng and Zhao, 2013; Ozaki et al., 2010; Swanson-Wagner et al., 2012a;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A01009">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p>
    <w:p w14:paraId="075DA05C" w14:textId="6E14D3DB"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A01009">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A01009">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A01009">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A0100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x10-6 tagged one particular coexpression module (4.0-fold enrichment, P-value 0.0029), and this module also had the greatest enrichment (3.4-fold enrichment, P-value 2.6</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74D76FE"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A01009">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A01009">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A01009">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 (Guerinot and Salt, 2017)","plainTextFormattedCitation":" (Guerinot and Salt, 2017)","previouslyFormattedCitation":"(Guerinot and Salt, 2017)"},"properties":{"noteIndex":0},"schema":"https://github.com/citation-style-language/schema/raw/master/csl-citation.json"}</w:instrText>
      </w:r>
      <w:r>
        <w:fldChar w:fldCharType="separate"/>
      </w:r>
      <w:r w:rsidR="00A01009" w:rsidRPr="00A01009">
        <w:rPr>
          <w:noProof/>
        </w:rPr>
        <w:t xml:space="preserve"> (Guerinot and Salt, 2017)</w:t>
      </w:r>
      <w:r>
        <w:fldChar w:fldCharType="end"/>
      </w:r>
      <w:r w:rsidR="00AF6436">
        <w:t>,</w:t>
      </w:r>
      <w:r>
        <w:t xml:space="preserve"> and plant physiology</w:t>
      </w:r>
      <w:r>
        <w:fldChar w:fldCharType="begin" w:fldLock="1"/>
      </w:r>
      <w:r w:rsidR="00A01009">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7A1041">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2A843D53" w:rsidR="00DB272B" w:rsidRDefault="00AF201D" w:rsidP="001C401A">
      <w:pPr>
        <w:spacing w:line="360" w:lineRule="auto"/>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D7652E">
        <w:t xml:space="preserve">,. Specifically, density </w:t>
      </w:r>
      <w:r w:rsidR="003D63BB">
        <w:t>is obtained by computing the</w:t>
      </w:r>
      <w:r w:rsidR="00D7652E">
        <w:t xml:space="preserve"> mean unthresholded interaction scor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r w:rsidR="00D7652E">
        <w:t xml:space="preserve"> 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r w:rsidR="00D7652E">
        <w:fldChar w:fldCharType="separate"/>
      </w:r>
      <w:r w:rsidR="00D7652E">
        <w:t>Eq. 2</w:t>
      </w:r>
      <w:r w:rsidR="00D7652E">
        <w:fldChar w:fldCharType="end"/>
      </w:r>
      <w:r w:rsidR="00D7652E">
        <w:t>).</w:t>
      </w:r>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by factoring out each gene</w:t>
      </w:r>
      <w:r w:rsidR="00123037">
        <w:t>’</w:t>
      </w:r>
      <w:r w:rsidR="00683985">
        <w:t>s contribution to the subnetwork</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52B8FF0" w:rsidR="00F42CCC" w:rsidRDefault="00C12EC1" w:rsidP="001C401A">
      <w:pPr>
        <w:spacing w:line="360" w:lineRule="auto"/>
      </w:pPr>
      <w:r>
        <w:t>Camoco</w:t>
      </w:r>
      <w:r w:rsidR="007A563C">
        <w:t xml:space="preserve"> allows users to build, validate, and analyze datasets using common filetypes for gene-expression, GWAS and species 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A161FC">
      <w:pPr>
        <w:pStyle w:val="Heading3"/>
      </w:pPr>
      <w:r w:rsidRPr="00C36685">
        <w:t>Generating co-expression networks from diverse transcriptional data</w:t>
      </w:r>
    </w:p>
    <w:p w14:paraId="268B9343" w14:textId="4F10E5B1"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 (Schaefer et al., 2014c; Swanson-Wagner et al., 2012b)","plainTextFormattedCitation":" (Schaefer et al., 2014c; Swanson-Wagner et al., 2012b)","previouslyFormattedCitation":"(Schaefer et al., 2014c; Swanson-Wagner et al., 2012b)"},"properties":{"noteIndex":0},"schema":"https://github.com/citation-style-language/schema/raw/master/csl-citation.json"}</w:instrText>
      </w:r>
      <w:r w:rsidR="00456B26">
        <w:fldChar w:fldCharType="separate"/>
      </w:r>
      <w:r w:rsidR="00A01009" w:rsidRPr="00A01009">
        <w:rPr>
          <w:noProof/>
        </w:rPr>
        <w:t xml:space="preserve"> (Schaefer et al., 2014c; Swanson-Wagner et al., 2012b)</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A01009">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5D133CCC"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5E3757A"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A161FC">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338F7CE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the bias of strong co-expression among </w:t>
      </w:r>
      <w:r w:rsidR="00DE4091">
        <w:rPr>
          <w:i/>
        </w:rPr>
        <w:t>cis</w:t>
      </w:r>
      <w:r w:rsidR="00DE4091">
        <w:t xml:space="preserve"> genes, only interactions among </w:t>
      </w:r>
      <w:r w:rsidR="00BC4D0E">
        <w:t xml:space="preserve">pairs of </w:t>
      </w:r>
      <w:r w:rsidR="00DE4091">
        <w:t>genes</w:t>
      </w:r>
      <w:r w:rsidR="009624DE">
        <w:t xml:space="preserve"> originating from </w:t>
      </w:r>
      <w:r w:rsidR="00BC4D0E">
        <w:t>unlinked</w:t>
      </w:r>
      <w:r w:rsidR="009624DE">
        <w:t xml:space="preserve"> SNPs (i.e. </w:t>
      </w:r>
      <w:r w:rsidR="009624DE">
        <w:rPr>
          <w:i/>
        </w:rPr>
        <w:t>trans</w:t>
      </w:r>
      <w:r w:rsidR="009624DE">
        <w:t xml:space="preserve">) were included in density and locality calculations when </w:t>
      </w:r>
      <w:r w:rsidR="00F36233">
        <w:t>evaluating</w:t>
      </w:r>
      <w:r w:rsidR="009624DE">
        <w:t xml:space="preserve"> GWAS results</w:t>
      </w:r>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rsidR="009624DE">
        <w:t>.</w:t>
      </w:r>
      <w:r>
        <w:t>.</w:t>
      </w:r>
    </w:p>
    <w:p w14:paraId="605FA8FD" w14:textId="77777777" w:rsidR="00F32D68" w:rsidRDefault="00F32D68" w:rsidP="00A161FC">
      <w:pPr>
        <w:pStyle w:val="Heading3"/>
      </w:pPr>
      <w:r>
        <w:t>Evaluation of the Camoco framework</w:t>
      </w:r>
    </w:p>
    <w:p w14:paraId="50E2EA3F" w14:textId="7EDB7F62"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53CAAE2"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r w:rsidR="00FB591C">
        <w:t>GO terms with significantly</w:t>
      </w:r>
      <w:r w:rsidR="00D73A59">
        <w:t xml:space="preserve"> co-expressed gene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A161FC">
      <w:pPr>
        <w:pStyle w:val="Heading3"/>
      </w:pPr>
      <w:r>
        <w:t>Simulated GWAS datasets s</w:t>
      </w:r>
      <w:r w:rsidR="00AA6D61">
        <w:t>how robust co-expression s</w:t>
      </w:r>
      <w:r w:rsidR="00F43151">
        <w:t>ignal to MCR</w:t>
      </w:r>
      <w:r w:rsidR="001A50B4">
        <w:t xml:space="preserve"> and FCR</w:t>
      </w:r>
    </w:p>
    <w:p w14:paraId="1CA74236" w14:textId="35B7A4A8" w:rsidR="009838D1" w:rsidRDefault="00727EAC" w:rsidP="001C401A">
      <w:pPr>
        <w:spacing w:line="360" w:lineRule="auto"/>
      </w:pPr>
      <w:r>
        <w:t>Subnetwork density</w:t>
      </w:r>
      <w:r w:rsidR="00EA18F1">
        <w:t xml:space="preserve"> and locality were</w:t>
      </w:r>
      <w:r>
        <w:t xml:space="preserve"> measured for</w:t>
      </w:r>
      <w:r w:rsidR="00D73A59">
        <w:t xml:space="preserve"> GO terms with significantly co-expressed genes</w:t>
      </w:r>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7B2344E7"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r w:rsidR="00FD12C7">
        <w:t xml:space="preserve"> GO terms with strongly co-expressed genes</w:t>
      </w:r>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GO terms with a more moderate signal</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282C00CA"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5124C5">
        <w:t>GO terms with</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r w:rsidR="005124C5">
        <w:t xml:space="preserve"> among member genes</w:t>
      </w:r>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07E03FEA"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r w:rsidR="00EF40FE">
        <w:t>for</w:t>
      </w:r>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323738">
        <w:t xml:space="preserve">GO terms with significantly co-expressed genes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w:t>
      </w:r>
      <w:r w:rsidR="00220703">
        <w:t xml:space="preserve">ranged from </w:t>
      </w:r>
      <w:r w:rsidR="00C56EE1">
        <w:t xml:space="preserve">1% </w:t>
      </w:r>
      <w:r w:rsidR="00220703">
        <w:t xml:space="preserve">to </w:t>
      </w:r>
      <w:r w:rsidR="00C56EE1">
        <w:t xml:space="preserve">80% </w:t>
      </w:r>
      <w:r w:rsidR="00220703">
        <w:t xml:space="preserve">across all GO terms, but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A161FC">
      <w:pPr>
        <w:pStyle w:val="Heading3"/>
      </w:pPr>
      <w:r>
        <w:t>H</w:t>
      </w:r>
      <w:r w:rsidR="00817D7D">
        <w:t>igh-priority candidate causal genes under ionomic GWAS loci</w:t>
      </w:r>
    </w:p>
    <w:p w14:paraId="499682D5" w14:textId="7197F052"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A01009">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 (Ziegler et al., 2017)","plainTextFormattedCitation":" (Ziegler et al., 2017)","previouslyFormattedCitation":"(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7A1041" w:rsidRDefault="007A1041" w:rsidP="007A1041">
      <w:pPr>
        <w:pStyle w:val="Heading2"/>
      </w:pPr>
      <w:r>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A161FC">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pPr>
      <w:r>
        <w:t>Camoco identifies</w:t>
      </w:r>
      <w:r w:rsidR="00131A9D">
        <w:t xml:space="preserve"> genes with known roles in </w:t>
      </w:r>
      <w:r w:rsidR="00DE74DA">
        <w:t>elemental accumulation</w:t>
      </w:r>
    </w:p>
    <w:p w14:paraId="61970299" w14:textId="5EABE74A"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0AD29075"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A01009">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 (Baxter et al., 2003)","plainTextFormattedCitation":" (Baxter et al., 2003)","previouslyFormattedCitation":"(Baxter et al., 2003)"},"properties":{"noteIndex":0},"schema":"https://github.com/citation-style-language/schema/raw/master/csl-citation.json"}</w:instrText>
      </w:r>
      <w:r w:rsidR="00404981">
        <w:fldChar w:fldCharType="separate"/>
      </w:r>
      <w:r w:rsidR="00A01009" w:rsidRPr="00A01009">
        <w:rPr>
          <w:noProof/>
        </w:rPr>
        <w:t xml:space="preserve">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A01009">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7" w:name="_Ref469995568"/>
    </w:p>
    <w:p w14:paraId="3A3B2874" w14:textId="7BFB33A6" w:rsidR="00A36B70" w:rsidRPr="00EB61E4" w:rsidRDefault="00D313DD" w:rsidP="001C401A">
      <w:pPr>
        <w:pStyle w:val="Heading2"/>
      </w:pPr>
      <w:r>
        <w:t xml:space="preserve">Mutant analysis validates </w:t>
      </w:r>
      <w:r w:rsidR="00A36B70">
        <w:t>GA-signaling DELLA domain transcription factors influence the maize</w:t>
      </w:r>
      <w:r>
        <w:t xml:space="preserve"> ionome</w:t>
      </w:r>
    </w:p>
    <w:p w14:paraId="0A8BC6D5" w14:textId="4B2813B7"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A01009">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A01009">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E7CA52E"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r w:rsidR="00700EEB">
        <w:t xml:space="preserve">congenic wild-typ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A01009">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 (Wang et al., 2009; QTeller)","plainTextFormattedCitation":" (Wang et al., 2009; QTeller)","previouslyFormattedCitation":"(Wang et al., 2009; QTeller)"},"properties":{"noteIndex":0},"schema":"https://github.com/citation-style-language/schema/raw/master/csl-citation.json"}</w:instrText>
      </w:r>
      <w:r>
        <w:fldChar w:fldCharType="separate"/>
      </w:r>
      <w:r w:rsidR="00A01009" w:rsidRPr="00A01009">
        <w:rPr>
          <w:noProof/>
        </w:rPr>
        <w:t xml:space="preserve"> (Wang et al., 2009; QTeller)</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A0100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 (Asaro et al., 2016)","plainTextFormattedCitation":" (Asaro et al., 2016)","previouslyFormattedCitation":"(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08A04F20" w14:textId="77777777" w:rsidR="00B01217" w:rsidRDefault="00B01217" w:rsidP="001C401A">
      <w:pPr>
        <w:spacing w:line="360" w:lineRule="auto"/>
      </w:pPr>
    </w:p>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pPr>
        <w:spacing w:line="360" w:lineRule="auto"/>
      </w:pPr>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Pr>
        <w:spacing w:line="360" w:lineRule="auto"/>
      </w:pPr>
    </w:p>
    <w:p w14:paraId="7C3163BA" w14:textId="43CEA268" w:rsidR="006B33EA" w:rsidRDefault="006B33EA" w:rsidP="001C401A">
      <w:pPr>
        <w:pStyle w:val="Heading1"/>
        <w:spacing w:line="360" w:lineRule="auto"/>
      </w:pPr>
      <w:bookmarkStart w:id="8" w:name="_Ref487125611"/>
      <w:r>
        <w:t>Discussion</w:t>
      </w:r>
      <w:bookmarkEnd w:id="7"/>
      <w:bookmarkEnd w:id="8"/>
    </w:p>
    <w:p w14:paraId="0DCBCE29" w14:textId="122A27B7"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1A6EF45F"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r w:rsidR="00E418AD">
        <w:t xml:space="preserve"> (</w:t>
      </w:r>
      <w:r w:rsidR="00E418AD">
        <w:fldChar w:fldCharType="begin"/>
      </w:r>
      <w:r w:rsidR="00E418AD">
        <w:instrText xml:space="preserve"> REF _Ref489428564 \h  \* MERGEFORMAT </w:instrText>
      </w:r>
      <w:r w:rsidR="00E418AD">
        <w:fldChar w:fldCharType="separate"/>
      </w:r>
      <w:r w:rsidR="00E418AD">
        <w:t>Supp. Figure 8</w:t>
      </w:r>
      <w:r w:rsidR="00E418AD">
        <w:fldChar w:fldCharType="end"/>
      </w:r>
      <w:r w:rsidR="00E418AD" w:rsidRPr="00134E49">
        <w:t>)</w:t>
      </w:r>
      <w:r w:rsidR="000272DE">
        <w:t>. These genes would likely not have been identified using the common approach of prioritizing the genes closest to each marker SNP</w:t>
      </w:r>
      <w:r w:rsidR="00200098">
        <w:t>.</w:t>
      </w:r>
      <w:r w:rsidR="000B6221">
        <w:t xml:space="preserve"> </w:t>
      </w:r>
      <w:r w:rsidR="000272DE">
        <w:t xml:space="preserve"> </w:t>
      </w:r>
    </w:p>
    <w:p w14:paraId="2F54BABD" w14:textId="0A60DA21" w:rsidR="000272DE" w:rsidRDefault="004C123B" w:rsidP="001C401A">
      <w:pPr>
        <w:spacing w:line="360" w:lineRule="auto"/>
      </w:pPr>
      <w:r>
        <w:t xml:space="preserve">A common approach to interpreting </w:t>
      </w:r>
      <w:r w:rsidR="00813A6D">
        <w:t>lists of significant SNPs</w:t>
      </w:r>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In this way, Camoco complements approaches taken in model organisms and humans where probabilistic functional gene networks have been used to analyze GWAS datasets</w:t>
      </w:r>
      <w:r w:rsidR="00660F5E">
        <w:fldChar w:fldCharType="begin" w:fldLock="1"/>
      </w:r>
      <w:r w:rsidR="00A01009">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B7E18F4"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r w:rsidR="00B80203">
        <w:t>Integrating GWAS data with co-expression networks resulted a set of 610 HPO genes that are primed for functional validation (1.5% of the maize FGS).</w:t>
      </w:r>
      <w:r>
        <w:t xml:space="preserve"> The resulting prioritized gene sets</w:t>
      </w:r>
      <w:r w:rsidR="005F6704">
        <w:t xml:space="preserve"> </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pPr>
      <w:r>
        <w:t>Relationship between Camoco and previous tools for GWAS analysis</w:t>
      </w:r>
    </w:p>
    <w:p w14:paraId="26E0E321" w14:textId="77777777" w:rsidR="00641BC6" w:rsidRDefault="00641BC6" w:rsidP="00641BC6">
      <w:r>
        <w:t>It is important to note that previous studies have exploited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which integrates functional networks and GWAS results to prioritize candidate genes, with applications described in Arabidopsis and human. This work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p>
    <w:p w14:paraId="1C763591" w14:textId="77777777" w:rsidR="00641BC6" w:rsidRDefault="00641BC6" w:rsidP="00641BC6">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p>
    <w:p w14:paraId="7DF1C793" w14:textId="77777777" w:rsidR="00641BC6" w:rsidRDefault="00641BC6" w:rsidP="00641BC6">
      <w:pPr>
        <w:tabs>
          <w:tab w:val="left" w:pos="3720"/>
        </w:tabs>
      </w:pPr>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p>
    <w:p w14:paraId="3F8252AE" w14:textId="77777777" w:rsidR="00641BC6" w:rsidRDefault="00641BC6" w:rsidP="00641BC6">
      <w:pPr>
        <w:tabs>
          <w:tab w:val="left" w:pos="3720"/>
        </w:tabs>
      </w:pPr>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p>
    <w:p w14:paraId="2ED7C658" w14:textId="77777777" w:rsidR="00641BC6" w:rsidRDefault="00641BC6" w:rsidP="001C401A">
      <w:pPr>
        <w:spacing w:line="360" w:lineRule="auto"/>
      </w:pPr>
    </w:p>
    <w:p w14:paraId="2B17AA6F" w14:textId="6AA92D90" w:rsidR="0027012F" w:rsidRDefault="0027012F" w:rsidP="001C401A">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r w:rsidR="00236109">
        <w:t xml:space="preserve"> </w:t>
      </w:r>
    </w:p>
    <w:p w14:paraId="43E5377E" w14:textId="6AF7EF3C"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pPr>
      <w:r>
        <w:t>Co-expression context matters</w:t>
      </w:r>
    </w:p>
    <w:p w14:paraId="3B70E8AF" w14:textId="53B93A8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 (Schaefer et al., 2014c)","plainTextFormattedCitation":" (Schaefer et al., 2014c)","previouslyFormattedCitation":"(Schaefer et al., 2014c)"},"properties":{"noteIndex":0},"schema":"https://github.com/citation-style-language/schema/raw/master/csl-citation.json"}</w:instrText>
      </w:r>
      <w:r w:rsidR="009029D0">
        <w:fldChar w:fldCharType="separate"/>
      </w:r>
      <w:r w:rsidR="00A01009" w:rsidRPr="00A01009">
        <w:rPr>
          <w:noProof/>
        </w:rPr>
        <w:t xml:space="preserve"> (Schaefer et al., 2014c)</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9" w:name="_Ref463088833"/>
      <w:r>
        <w:t>Methods</w:t>
      </w:r>
      <w:bookmarkEnd w:id="9"/>
    </w:p>
    <w:p w14:paraId="4DB9B098" w14:textId="77777777" w:rsidR="00134263" w:rsidRDefault="00134263" w:rsidP="00134263">
      <w:pPr>
        <w:pStyle w:val="Heading2"/>
      </w:pPr>
      <w:r>
        <w:t>Availability of data and material</w:t>
      </w:r>
    </w:p>
    <w:p w14:paraId="454F547F" w14:textId="75E6DCE0" w:rsidR="00134263" w:rsidRPr="00134263" w:rsidRDefault="00134263" w:rsidP="00134263">
      <w:pPr>
        <w:spacing w:line="360" w:lineRule="auto"/>
      </w:pPr>
      <w:r>
        <w:t>Full GWAS information for all traits studied here are publically available from Ziegler et al.</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A01009">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 (Camoco Github Repository)","plainTextFormattedCitation":" (Camoco Github Repository)","previouslyFormattedCitation":"(Camoco Github Repository)"},"properties":{"noteIndex":0},"schema":"https://github.com/citation-style-language/schema/raw/master/csl-citation.json"}</w:instrText>
      </w:r>
      <w:r>
        <w:fldChar w:fldCharType="separate"/>
      </w:r>
      <w:r w:rsidR="00A01009" w:rsidRPr="00A01009">
        <w:rPr>
          <w:noProof/>
        </w:rPr>
        <w:t xml:space="preserve"> (Camoco Github Repository)</w:t>
      </w:r>
      <w:r>
        <w:fldChar w:fldCharType="end"/>
      </w:r>
      <w:r>
        <w:t>.</w:t>
      </w:r>
    </w:p>
    <w:p w14:paraId="28A526A3" w14:textId="77777777" w:rsidR="008D2BA7" w:rsidRDefault="008D2BA7" w:rsidP="001C401A">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7A4407FB"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A01009">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 (Camoco Github Repository)","plainTextFormattedCitation":" (Camoco Github Repository)","previouslyFormattedCitation":"(Camoco Github Repository)"},"properties":{"noteIndex":0},"schema":"https://github.com/citation-style-language/schema/raw/master/csl-citation.json"}</w:instrText>
      </w:r>
      <w:r w:rsidR="0018603E">
        <w:fldChar w:fldCharType="separate"/>
      </w:r>
      <w:r w:rsidR="00A01009" w:rsidRPr="00A01009">
        <w:rPr>
          <w:noProof/>
        </w:rPr>
        <w:t xml:space="preserve"> (Camoco Github Repository)</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pPr>
      <w:r>
        <w:t>Construction quality control</w:t>
      </w:r>
      <w:r w:rsidR="00B341BD">
        <w:t xml:space="preserve"> of co-expression networks</w:t>
      </w:r>
    </w:p>
    <w:p w14:paraId="4C8CAC2D" w14:textId="487B1EAC" w:rsidR="009516E9" w:rsidRDefault="009516E9" w:rsidP="00A161F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267B84" w:rsidR="009516E9" w:rsidRDefault="009516E9" w:rsidP="001C401A">
      <w:pPr>
        <w:pStyle w:val="ListParagraph"/>
        <w:numPr>
          <w:ilvl w:val="0"/>
          <w:numId w:val="9"/>
        </w:numPr>
        <w:spacing w:line="360" w:lineRule="auto"/>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A161F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4A4F000A"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fisher transformed</w:t>
      </w:r>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A01009">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2","issued":{"date-parts":[["2014"]]},"title":"Discovering functional modules across diverse maize transcriptomes using COB, the co-expression browser","type":"article-journal","volume":"9"},"uris":["http://www.mendeley.com/documents/?uuid=8adeb4f1-1ba8-4186-9eab-f020441f3365"]}],"mendeley":{"formattedCitation":" (Huttenhower et al., 2006; Schaefer et al., 2014d)","plainTextFormattedCitation":" (Huttenhower et al., 2006; Schaefer et al., 2014d)","previouslyFormattedCitation":"(Huttenhower et al., 2006; Schaefer et al., 2014d)"},"properties":{"noteIndex":0},"schema":"https://github.com/citation-style-language/schema/raw/master/csl-citation.json"}</w:instrText>
      </w:r>
      <w:r w:rsidR="004A62BD">
        <w:fldChar w:fldCharType="separate"/>
      </w:r>
      <w:r w:rsidR="00A01009" w:rsidRPr="00A01009">
        <w:rPr>
          <w:noProof/>
        </w:rPr>
        <w:t xml:space="preserve"> (Huttenhower et al., 2006; Schaefer et al., 2014d)</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FD5FEF3"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A161F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D2B5BE3"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A161FC">
      <w:pPr>
        <w:pStyle w:val="Heading3"/>
      </w:pPr>
      <w:r>
        <w:t xml:space="preserve">ZmRoot: A </w:t>
      </w:r>
      <w:r w:rsidR="009B716E">
        <w:t>genotypically diverse maize root co-expression network</w:t>
      </w:r>
    </w:p>
    <w:p w14:paraId="20B3BB21" w14:textId="078F9034" w:rsidR="00740204" w:rsidRDefault="009E5CE9" w:rsidP="001C401A">
      <w:pPr>
        <w:spacing w:line="360" w:lineRule="auto"/>
      </w:pPr>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p>
    <w:p w14:paraId="3C08C986" w14:textId="488A40BE" w:rsidR="003363AF" w:rsidRDefault="00900D8F" w:rsidP="001C401A">
      <w:pPr>
        <w:spacing w:line="360" w:lineRule="auto"/>
      </w:pPr>
      <w:r>
        <w:t>Raw</w:t>
      </w:r>
      <w:r w:rsidR="003363AF" w:rsidRPr="00C05203">
        <w:t xml:space="preserve"> reads were passed through quality control using t</w:t>
      </w:r>
      <w:r w:rsidR="003363AF">
        <w:t>he program AdapterRemoval</w:t>
      </w:r>
      <w:r w:rsidR="003363AF">
        <w:fldChar w:fldCharType="begin" w:fldLock="1"/>
      </w:r>
      <w:r w:rsidR="00A01009">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A01009">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1138148B"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A01009">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A01009">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 (MixedHTSeq GitHub Repository)","plainTextFormattedCitation":" (MixedHTSeq GitHub Repository)","previouslyFormattedCitation":"(MixedHTSeq GitHub Repository)"},"properties":{"noteIndex":0},"schema":"https://github.com/citation-style-language/schema/raw/master/csl-citation.json"}</w:instrText>
      </w:r>
      <w:r w:rsidR="0018603E">
        <w:fldChar w:fldCharType="separate"/>
      </w:r>
      <w:r w:rsidR="00A01009" w:rsidRPr="00A01009">
        <w:rPr>
          <w:noProof/>
        </w:rPr>
        <w:t xml:space="preserve"> (MixedHTSeq GitHub Repository)</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r w:rsidR="006149CD">
        <w:t>GO terms with significantly co-expressed genes</w:t>
      </w:r>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pPr>
      <w:r w:rsidRPr="004727BA">
        <w:t xml:space="preserve">Calculating </w:t>
      </w:r>
      <w:r w:rsidR="008533FD">
        <w:t>subnetwork density and locality</w:t>
      </w:r>
    </w:p>
    <w:p w14:paraId="5DA9001F" w14:textId="1EF26EF2"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based o</w:t>
      </w:r>
      <w:r w:rsidR="000B728A">
        <w:t>n</w:t>
      </w:r>
      <w:r w:rsidR="00054501">
        <w:t xml:space="preserve">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F40E28">
      <w:pPr>
        <w:pStyle w:val="Heading3"/>
      </w:pPr>
      <w:r w:rsidRPr="0045686C">
        <w:t>Eq.</w:t>
      </w:r>
      <w:r>
        <w:t xml:space="preserve"> </w:t>
      </w:r>
      <w:r w:rsidRPr="0045686C">
        <w:t>1</w:t>
      </w:r>
    </w:p>
    <w:p w14:paraId="1CAB558C" w14:textId="77777777" w:rsidR="00F40E28" w:rsidRDefault="00F40E28" w:rsidP="00F40E28">
      <w:pPr>
        <w:spacing w:line="360" w:lineRule="auto"/>
        <w:ind w:firstLine="720"/>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 subnetwork S)</m:t>
          </m:r>
          <m:r>
            <m:rPr>
              <m:sty m:val="p"/>
            </m:rPr>
            <w:rPr>
              <w:rFonts w:ascii="Cambria Math" w:hAnsi="Cambria Math"/>
            </w:rPr>
            <m:t>=</m:t>
          </m:r>
          <m:f>
            <m:fPr>
              <m:ctrlPr>
                <w:rPr>
                  <w:rFonts w:ascii="Cambria Math" w:hAnsi="Cambria Math"/>
                </w:rPr>
              </m:ctrlPr>
            </m:fPr>
            <m:num>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 xml:space="preserve">all genes i ∈ S </m:t>
                      </m:r>
                    </m:sub>
                    <m:sup/>
                    <m:e>
                      <m:sSub>
                        <m:sSubPr>
                          <m:ctrlPr>
                            <w:rPr>
                              <w:rFonts w:ascii="Cambria Math" w:hAnsi="Cambria Math"/>
                              <w:i/>
                            </w:rPr>
                          </m:ctrlPr>
                        </m:sSubPr>
                        <m:e>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all genes j ≠i ∈ S </m:t>
                              </m:r>
                            </m:sub>
                            <m:sup/>
                            <m:e>
                              <m:r>
                                <w:rPr>
                                  <w:rFonts w:ascii="Cambria Math" w:hAnsi="Cambria Math"/>
                                </w:rPr>
                                <m:t>w</m:t>
                              </m:r>
                            </m:e>
                          </m:nary>
                        </m:e>
                        <m:sub>
                          <m:r>
                            <w:rPr>
                              <w:rFonts w:ascii="Cambria Math" w:hAnsi="Cambria Math"/>
                            </w:rPr>
                            <m:t>ij</m:t>
                          </m:r>
                        </m:sub>
                      </m:sSub>
                    </m:e>
                  </m:nary>
                </m:e>
              </m:d>
            </m:num>
            <m:den>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rPr>
                          </m:ctrlPr>
                        </m:radPr>
                        <m:deg/>
                        <m:e>
                          <m:sSub>
                            <m:sSubPr>
                              <m:ctrlPr>
                                <w:rPr>
                                  <w:rFonts w:ascii="Cambria Math" w:hAnsi="Cambria Math"/>
                                  <w:i/>
                                </w:rPr>
                              </m:ctrlPr>
                            </m:sSubPr>
                            <m:e>
                              <m:r>
                                <w:rPr>
                                  <w:rFonts w:ascii="Cambria Math" w:hAnsi="Cambria Math"/>
                                </w:rPr>
                                <m:t>N</m:t>
                              </m:r>
                            </m:e>
                            <m:sub>
                              <m:r>
                                <w:rPr>
                                  <w:rFonts w:ascii="Cambria Math" w:hAnsi="Cambria Math"/>
                                </w:rPr>
                                <m:t>e</m:t>
                              </m:r>
                            </m:sub>
                          </m:sSub>
                        </m:e>
                      </m:rad>
                    </m:den>
                  </m:f>
                </m:e>
              </m:d>
            </m:den>
          </m:f>
        </m:oMath>
      </m:oMathPara>
    </w:p>
    <w:p w14:paraId="73FD970D" w14:textId="77777777" w:rsidR="00F40E28" w:rsidRPr="00EF5E7C" w:rsidRDefault="00F40E28" w:rsidP="00F40E28">
      <w:pPr>
        <w:spacing w:line="360" w:lineRule="auto"/>
      </w:pPr>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t xml:space="preserve"> is the co-expression score between genes </w:t>
      </w:r>
      <w:r>
        <w:rPr>
          <w:i/>
        </w:rPr>
        <w:t>i</w:t>
      </w:r>
      <w:r>
        <w:t xml:space="preserve"> and </w:t>
      </w:r>
      <w:r w:rsidRPr="008C6A18">
        <w:rPr>
          <w:i/>
        </w:rPr>
        <w:t>j</w:t>
      </w:r>
      <w:r w:rsidRPr="00065C7F">
        <w:t xml:space="preserve"> </w:t>
      </w:r>
      <w:r w:rsidRPr="00A2437F">
        <w:rPr>
          <w:i/>
        </w:rPr>
        <w:t>N</w:t>
      </w:r>
      <w:r w:rsidRPr="008C6A18">
        <w:rPr>
          <w:i/>
          <w:vertAlign w:val="subscript"/>
        </w:rPr>
        <w:t>e</w:t>
      </w:r>
      <w:r w:rsidRPr="00065C7F">
        <w:t xml:space="preserve"> is the number of </w:t>
      </w:r>
      <w:r>
        <w:t xml:space="preserve">total number of pairwise, non-self gene combinations </w:t>
      </w:r>
      <w:r w:rsidRPr="00065C7F">
        <w:t>in the subnetwork</w:t>
      </w:r>
      <w:r>
        <w:t xml:space="preserve">. </w:t>
      </w:r>
    </w:p>
    <w:p w14:paraId="6298BA97" w14:textId="77777777" w:rsidR="00F40E28" w:rsidRDefault="00F40E28" w:rsidP="00F40E28">
      <w:pPr>
        <w:spacing w:line="360" w:lineRule="auto"/>
      </w:pPr>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 where local degree is the number of interactions to other genes in the subnetwork and global degree is the total number of interactions a gene has.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F40E28">
      <w:pPr>
        <w:pStyle w:val="Heading3"/>
      </w:pPr>
      <w:r>
        <w:t>Eq. 2</w:t>
      </w:r>
    </w:p>
    <w:p w14:paraId="31B55D09" w14:textId="77777777" w:rsidR="00F40E28" w:rsidRPr="003F2435" w:rsidRDefault="00F40E28" w:rsidP="00F40E28">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 (subnetwork S)</m:t>
          </m:r>
          <m:r>
            <m:rPr>
              <m:sty m:val="p"/>
            </m:rPr>
            <w:rPr>
              <w:rFonts w:ascii="Cambria Math" w:hAnsi="Cambria Math"/>
            </w:rPr>
            <m:t xml:space="preserve">= </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 xml:space="preserve">all genes i ∈S </m:t>
                  </m:r>
                </m:sub>
                <m:sup/>
                <m:e>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 xml:space="preserve">Locality </m:t>
                  </m:r>
                  <m:d>
                    <m:dPr>
                      <m:ctrlPr>
                        <w:rPr>
                          <w:rFonts w:ascii="Cambria Math" w:hAnsi="Cambria Math"/>
                          <w:i/>
                        </w:rPr>
                      </m:ctrlPr>
                    </m:dPr>
                    <m:e>
                      <m:r>
                        <w:rPr>
                          <w:rFonts w:ascii="Cambria Math" w:hAnsi="Cambria Math"/>
                        </w:rPr>
                        <m:t>gene i</m:t>
                      </m:r>
                    </m:e>
                  </m:d>
                </m:e>
              </m:nary>
            </m:num>
            <m:den>
              <m:sSub>
                <m:sSubPr>
                  <m:ctrlPr>
                    <w:rPr>
                      <w:rFonts w:ascii="Cambria Math" w:hAnsi="Cambria Math"/>
                      <w:i/>
                    </w:rPr>
                  </m:ctrlPr>
                </m:sSubPr>
                <m:e>
                  <m:r>
                    <w:rPr>
                      <w:rFonts w:ascii="Cambria Math" w:hAnsi="Cambria Math"/>
                    </w:rPr>
                    <m:t>N</m:t>
                  </m:r>
                </m:e>
                <m:sub>
                  <m:r>
                    <w:rPr>
                      <w:rFonts w:ascii="Cambria Math" w:hAnsi="Cambria Math"/>
                    </w:rPr>
                    <m:t>g</m:t>
                  </m:r>
                </m:sub>
              </m:sSub>
            </m:den>
          </m:f>
        </m:oMath>
      </m:oMathPara>
    </w:p>
    <w:p w14:paraId="15BEFECF" w14:textId="77777777" w:rsidR="00F40E28" w:rsidRDefault="00F40E28" w:rsidP="00F40E28">
      <w:pPr>
        <w:spacing w:line="360" w:lineRule="auto"/>
      </w:pPr>
      <w:r>
        <w:t xml:space="preserve">where the gene-specific locality measure is defined below (Eq. 4) and </w:t>
      </w:r>
      <w:r w:rsidRPr="00111462">
        <w:rPr>
          <w:i/>
        </w:rPr>
        <w:t>N</w:t>
      </w:r>
      <w:r w:rsidRPr="00111462">
        <w:rPr>
          <w:i/>
          <w:vertAlign w:val="subscript"/>
        </w:rPr>
        <w:t>g</w:t>
      </w:r>
      <w:r>
        <w:t xml:space="preserve"> is the number of genes in the subnet</w:t>
      </w:r>
      <w:bookmarkStart w:id="10" w:name="_GoBack"/>
      <w:bookmarkEnd w:id="10"/>
      <w:r>
        <w:t xml:space="preserve">work of interest. </w:t>
      </w:r>
    </w:p>
    <w:p w14:paraId="5B420B30" w14:textId="77777777" w:rsidR="00F40E28" w:rsidRDefault="00F40E28" w:rsidP="00F40E28">
      <w:pPr>
        <w:spacing w:line="360" w:lineRule="auto"/>
      </w:pPr>
      <w:r>
        <w:t>Gene-specific density is calculated by considering subnetwork interactions on a per-gene basis:</w:t>
      </w:r>
    </w:p>
    <w:p w14:paraId="0FB40EED" w14:textId="77777777" w:rsidR="00F40E28" w:rsidRDefault="00F40E28" w:rsidP="00F40E28">
      <w:pPr>
        <w:pStyle w:val="Heading3"/>
      </w:pPr>
      <w:r w:rsidRPr="0045686C">
        <w:t>Eq.</w:t>
      </w:r>
      <w:r>
        <w:t xml:space="preserve"> 3</w:t>
      </w:r>
    </w:p>
    <w:p w14:paraId="09AD4F73" w14:textId="77777777" w:rsidR="00F40E28" w:rsidRPr="002E6613" w:rsidRDefault="00F40E28" w:rsidP="00F40E28">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gene i)</m:t>
          </m:r>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all genes j ≠i</m:t>
                  </m:r>
                </m:sub>
                <m:sup/>
                <m:e>
                  <m:sSub>
                    <m:sSubPr>
                      <m:ctrlPr>
                        <w:rPr>
                          <w:rFonts w:ascii="Cambria Math" w:hAnsi="Cambria Math"/>
                          <w:i/>
                        </w:rPr>
                      </m:ctrlPr>
                    </m:sSubPr>
                    <m:e>
                      <m:r>
                        <w:rPr>
                          <w:rFonts w:ascii="Cambria Math" w:hAnsi="Cambria Math"/>
                        </w:rPr>
                        <m:t xml:space="preserve">  w</m:t>
                      </m:r>
                    </m:e>
                    <m:sub>
                      <m:r>
                        <w:rPr>
                          <w:rFonts w:ascii="Cambria Math" w:hAnsi="Cambria Math"/>
                        </w:rPr>
                        <m:t>ij</m:t>
                      </m:r>
                    </m:sub>
                  </m:sSub>
                </m:e>
              </m:nary>
            </m:num>
            <m:den>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1</m:t>
              </m:r>
            </m:den>
          </m:f>
        </m:oMath>
      </m:oMathPara>
    </w:p>
    <w:p w14:paraId="58CDAED7" w14:textId="77777777" w:rsidR="00F40E28" w:rsidRPr="008C6A18" w:rsidRDefault="00F40E28" w:rsidP="00F40E28">
      <w:pPr>
        <w:spacing w:line="360" w:lineRule="auto"/>
        <w:jc w:val="left"/>
      </w:pPr>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p>
    <w:p w14:paraId="65B9538E" w14:textId="77777777" w:rsidR="00F40E28" w:rsidRDefault="00F40E28" w:rsidP="00F40E28">
      <w:pPr>
        <w:spacing w:line="360" w:lineRule="auto"/>
        <w:jc w:val="left"/>
      </w:pPr>
      <w:r>
        <w:t>Gene locality residuals can be interpreted independently to identify gene-specific locality:</w:t>
      </w:r>
    </w:p>
    <w:p w14:paraId="11C76C8B" w14:textId="77777777" w:rsidR="00F40E28" w:rsidRDefault="00F40E28" w:rsidP="00F40E28">
      <w:pPr>
        <w:pStyle w:val="Heading3"/>
      </w:pPr>
      <w:r>
        <w:t>Eq. 4</w:t>
      </w:r>
    </w:p>
    <w:p w14:paraId="2A9BD0F0" w14:textId="77777777" w:rsidR="00F40E28" w:rsidRPr="001A466D" w:rsidRDefault="00F40E28" w:rsidP="00F40E28">
      <w:pPr>
        <w:spacing w:line="360" w:lineRule="auto"/>
        <w:jc w:val="left"/>
        <w:rPr>
          <w:rFonts w:ascii="Arial" w:eastAsiaTheme="majorEastAsia" w:hAnsi="Arial" w:cstheme="majorBidi"/>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 xml:space="preserve">Locality </m:t>
          </m:r>
          <m:d>
            <m:dPr>
              <m:ctrlPr>
                <w:rPr>
                  <w:rFonts w:ascii="Cambria Math" w:hAnsi="Cambria Math"/>
                  <w:i/>
                </w:rPr>
              </m:ctrlPr>
            </m:dPr>
            <m:e>
              <m:r>
                <w:rPr>
                  <w:rFonts w:ascii="Cambria Math" w:hAnsi="Cambria Math"/>
                </w:rPr>
                <m:t>gene i</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m:oMathPara>
    </w:p>
    <w:p w14:paraId="36AB42C2" w14:textId="77777777" w:rsidR="00F40E28" w:rsidRDefault="00F40E28" w:rsidP="00F40E28">
      <w:pPr>
        <w:spacing w:line="360" w:lineRule="auto"/>
        <w:jc w:val="left"/>
      </w:pPr>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p>
    <w:p w14:paraId="632CCF76" w14:textId="6EE4EBF1" w:rsidR="00F40E28" w:rsidRPr="00111462" w:rsidRDefault="00F40E28" w:rsidP="00F40E28">
      <w:pPr>
        <w:spacing w:line="360" w:lineRule="auto"/>
        <w:jc w:val="left"/>
        <w:rPr>
          <w:rFonts w:eastAsiaTheme="minorEastAsia"/>
        </w:rPr>
      </w:pPr>
      <m:oMathPara>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α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ϵ</m:t>
              </m:r>
            </m:e>
            <m:sub>
              <m:r>
                <w:rPr>
                  <w:rFonts w:ascii="Cambria Math" w:hAnsi="Cambria Math"/>
                </w:rPr>
                <m:t>j</m:t>
              </m:r>
            </m:sub>
          </m:sSub>
          <m:r>
            <m:rPr>
              <m:sty m:val="p"/>
            </m:rPr>
            <w:rPr>
              <w:rFonts w:eastAsiaTheme="minorEastAsia"/>
            </w:rPr>
            <w:br/>
          </m:r>
        </m:oMath>
      </m:oMathPara>
      <w:r>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Pr>
          <w:rFonts w:eastAsiaTheme="minorEastAsia"/>
        </w:rPr>
        <w:t xml:space="preserve"> is the total number of interactions between gene </w:t>
      </w:r>
      <w:r w:rsidRPr="008C6A18">
        <w:rPr>
          <w:rFonts w:eastAsiaTheme="minorEastAsia"/>
          <w:i/>
        </w:rPr>
        <w:t>j</w:t>
      </w:r>
      <w:r>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Pr>
          <w:rFonts w:eastAsiaTheme="minorEastAsia"/>
        </w:rPr>
        <w:t xml:space="preserve"> is the total number of interactions between gene </w:t>
      </w:r>
      <w:r>
        <w:rPr>
          <w:rFonts w:eastAsiaTheme="minorEastAsia"/>
          <w:i/>
        </w:rPr>
        <w:t xml:space="preserve">j </w:t>
      </w:r>
      <w:r>
        <w:rPr>
          <w:rFonts w:eastAsiaTheme="minorEastAsia"/>
        </w:rPr>
        <w:t xml:space="preserve"> and any other gene in the genome.</w:t>
      </w:r>
    </w:p>
    <w:p w14:paraId="491FCA8B" w14:textId="77777777" w:rsidR="00F40E28" w:rsidRDefault="00F40E28" w:rsidP="00F40E28">
      <w:pPr>
        <w:spacing w:line="360" w:lineRule="auto"/>
      </w:pPr>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77777777" w:rsidR="00F40E28" w:rsidRDefault="00F40E28" w:rsidP="00F40E28">
      <w:pPr>
        <w:spacing w:line="360" w:lineRule="auto"/>
      </w:pPr>
      <w:r>
        <w:t>Statistical significance of subnetwork density and locality metrics (for both individual genes and whole subnetworks) was assessed by comparing the observed statistic to the distribution of 1,000 randomly sampled sets of candidate genes, conserving the number of input genes. This sampling was used to derive a null distribution, which was used to calculate an empirical p-value.</w:t>
      </w:r>
    </w:p>
    <w:p w14:paraId="271CB8F7" w14:textId="77777777" w:rsidR="00B242E3" w:rsidRDefault="00B242E3" w:rsidP="001C401A">
      <w:pPr>
        <w:spacing w:line="360" w:lineRule="auto"/>
      </w:pPr>
    </w:p>
    <w:p w14:paraId="6E900990" w14:textId="61CE5F12" w:rsidR="00FE1B03" w:rsidRDefault="00FE1B03" w:rsidP="001C401A">
      <w:pPr>
        <w:pStyle w:val="Heading2"/>
      </w:pPr>
      <w:r>
        <w:t xml:space="preserve">Simulating </w:t>
      </w:r>
      <w:r w:rsidR="007A3AFF">
        <w:t>GWAS</w:t>
      </w:r>
      <w:r>
        <w:t xml:space="preserve"> using </w:t>
      </w:r>
      <w:r w:rsidR="000F2DE6">
        <w:t>Gene O</w:t>
      </w:r>
      <w:r w:rsidR="00145345">
        <w:t>ntolo</w:t>
      </w:r>
      <w:r>
        <w:t>gy (GO) terms</w:t>
      </w:r>
    </w:p>
    <w:p w14:paraId="26CBC357" w14:textId="43CE66A1" w:rsidR="00C92B64" w:rsidRDefault="00D03396" w:rsidP="001C401A">
      <w:pPr>
        <w:spacing w:line="360" w:lineRule="auto"/>
      </w:pPr>
      <w:r>
        <w:t>GO</w:t>
      </w:r>
      <w:r w:rsidR="00B0215A">
        <w:fldChar w:fldCharType="begin" w:fldLock="1"/>
      </w:r>
      <w:r w:rsidR="00A01009">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A161FC">
      <w:pPr>
        <w:pStyle w:val="Heading3"/>
      </w:pPr>
      <w:r>
        <w:t>Missing Candidate Rate</w:t>
      </w:r>
    </w:p>
    <w:p w14:paraId="278D39C0" w14:textId="08FA005E" w:rsidR="00D64D8E" w:rsidRPr="00294A97" w:rsidRDefault="00D64D8E" w:rsidP="00A161FC">
      <w:pPr>
        <w:pStyle w:val="Heading3"/>
      </w:pPr>
      <w:bookmarkStart w:id="11" w:name="_Ref484125232"/>
      <w:r>
        <w:t>Eq.</w:t>
      </w:r>
      <w:r w:rsidR="00BB1654">
        <w:t xml:space="preserve"> 5</w:t>
      </w:r>
      <w:bookmarkEnd w:id="11"/>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A161FC">
      <w:pPr>
        <w:pStyle w:val="Heading3"/>
      </w:pPr>
      <w:r>
        <w:t>False Candidate Rate</w:t>
      </w:r>
    </w:p>
    <w:p w14:paraId="04799335" w14:textId="11472598" w:rsidR="005936F2" w:rsidRDefault="005936F2" w:rsidP="00A161FC">
      <w:pPr>
        <w:pStyle w:val="Heading3"/>
      </w:pPr>
      <w:bookmarkStart w:id="12" w:name="_Ref458775441"/>
      <w:bookmarkStart w:id="13" w:name="_Ref484125256"/>
      <w:r>
        <w:t>Eq.</w:t>
      </w:r>
      <w:r w:rsidR="00220757">
        <w:t xml:space="preserve"> 6</w:t>
      </w:r>
      <w:bookmarkEnd w:id="12"/>
      <w:bookmarkEnd w:id="13"/>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A161F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A161FC">
      <w:pPr>
        <w:pStyle w:val="Heading3"/>
      </w:pPr>
      <w:r>
        <w:t xml:space="preserve">Adding false candidate genes by expanding </w:t>
      </w:r>
      <w:r w:rsidR="00D04EE5">
        <w:t>SNP-to-gene</w:t>
      </w:r>
      <w:r>
        <w:t xml:space="preserve"> mapping parameters</w:t>
      </w:r>
    </w:p>
    <w:p w14:paraId="78D91B39" w14:textId="3352D54B"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r w:rsidR="006149CD">
        <w:t>GO terms with significantly co-expressed genes</w:t>
      </w:r>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pPr>
      <w:r>
        <w:t xml:space="preserve">Maize </w:t>
      </w:r>
      <w:r w:rsidR="00145345">
        <w:t>i</w:t>
      </w:r>
      <w:r w:rsidR="00393ABF">
        <w:t>onome GWAS</w:t>
      </w:r>
    </w:p>
    <w:p w14:paraId="72DBC8DF" w14:textId="2EC32715"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A01009">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 (Davies and Gather, 2012)","plainTextFormattedCitation":" (Davies and Gather, 2012)","previouslyFormattedCitation":"(Davies and Gather, 2012)"},"properties":{"noteIndex":0},"schema":"https://github.com/citation-style-language/schema/raw/master/csl-citation.json"}</w:instrText>
      </w:r>
      <w:r w:rsidR="00800A0A">
        <w:fldChar w:fldCharType="separate"/>
      </w:r>
      <w:r w:rsidR="00A01009" w:rsidRPr="00A01009">
        <w:rPr>
          <w:noProof/>
        </w:rPr>
        <w:t xml:space="preserve"> (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A01009">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A01009">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A01009">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67D0B9CE"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624B5CA6" w:rsidR="006F36A4" w:rsidRDefault="00393ABF" w:rsidP="001C401A">
      <w:pPr>
        <w:spacing w:line="360" w:lineRule="auto"/>
      </w:pPr>
      <w:r>
        <w:t>The final input SNP dataset contained 28.9 million SNPs obtained from the maize HapMap1</w:t>
      </w:r>
      <w:r w:rsidR="00C557DC">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A01009">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1C40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pPr>
      <w:r>
        <w:t>Reduced</w:t>
      </w:r>
      <w:r w:rsidR="004802BE">
        <w:t>-</w:t>
      </w:r>
      <w:r>
        <w:t>accession ZmPAN networks</w:t>
      </w:r>
    </w:p>
    <w:p w14:paraId="08B3B8F4" w14:textId="23BB49F3"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pPr>
      <w:r>
        <w:t>Identifying High Priority Genes from</w:t>
      </w:r>
      <w:r w:rsidR="00983911">
        <w:t xml:space="preserve"> 41</w:t>
      </w:r>
      <w:r>
        <w:t xml:space="preserve"> non-Ionomic GWAS</w:t>
      </w:r>
    </w:p>
    <w:p w14:paraId="46C2BCD4" w14:textId="18A7E808" w:rsidR="00501685" w:rsidRPr="00501685" w:rsidRDefault="00501685" w:rsidP="000E2EBD">
      <w:pPr>
        <w:spacing w:line="360" w:lineRule="auto"/>
      </w:pPr>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r w:rsidR="00983911">
        <w:fldChar w:fldCharType="separate"/>
      </w:r>
      <w:r w:rsidR="00983911">
        <w:t>Supp. Table 12</w:t>
      </w:r>
      <w:r w:rsidR="00983911">
        <w:fldChar w:fldCharType="end"/>
      </w:r>
      <w:r w:rsidR="00983911">
        <w:t>)</w:t>
      </w:r>
      <w:r w:rsidR="00D2696C">
        <w:t>.</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435F1F1F" w14:textId="773741EF" w:rsidR="00A01009" w:rsidRPr="00A01009" w:rsidRDefault="003F1192" w:rsidP="00A0100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01009" w:rsidRPr="00A01009">
        <w:rPr>
          <w:rFonts w:cs="Times New Roman"/>
          <w:b/>
          <w:bCs/>
          <w:noProof/>
          <w:szCs w:val="24"/>
        </w:rPr>
        <w:t>Anders, S., Pyl, P.T., and Huber, W.</w:t>
      </w:r>
      <w:r w:rsidR="00A01009" w:rsidRPr="00A01009">
        <w:rPr>
          <w:rFonts w:cs="Times New Roman"/>
          <w:noProof/>
          <w:szCs w:val="24"/>
        </w:rPr>
        <w:t xml:space="preserve"> (2014). HTSeq - A Python framework to work with high-throughput sequencing data. Bioinformatics </w:t>
      </w:r>
      <w:r w:rsidR="00A01009" w:rsidRPr="00A01009">
        <w:rPr>
          <w:rFonts w:cs="Times New Roman"/>
          <w:b/>
          <w:bCs/>
          <w:noProof/>
          <w:szCs w:val="24"/>
        </w:rPr>
        <w:t>31</w:t>
      </w:r>
      <w:r w:rsidR="00A01009" w:rsidRPr="00A01009">
        <w:rPr>
          <w:rFonts w:cs="Times New Roman"/>
          <w:noProof/>
          <w:szCs w:val="24"/>
        </w:rPr>
        <w:t>: 166–169.</w:t>
      </w:r>
    </w:p>
    <w:p w14:paraId="3339B0F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dorf, C.M. et al.</w:t>
      </w:r>
      <w:r w:rsidRPr="00A01009">
        <w:rPr>
          <w:rFonts w:cs="Times New Roman"/>
          <w:noProof/>
          <w:szCs w:val="24"/>
        </w:rPr>
        <w:t xml:space="preserve"> (2015). MaizeGDB update: new tools, data and interface for the maize model organism database. Nucleic Acids Res.: gkv1007.</w:t>
      </w:r>
    </w:p>
    <w:p w14:paraId="4745EEB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gelovici, R., Batushansky, A., Deason, N., Gonzalez-Jorge, S., Gore, M.A., Fait, A., and DellaPenna, D.</w:t>
      </w:r>
      <w:r w:rsidRPr="00A01009">
        <w:rPr>
          <w:rFonts w:cs="Times New Roman"/>
          <w:noProof/>
          <w:szCs w:val="24"/>
        </w:rPr>
        <w:t xml:space="preserve"> (2017). Network-Guided GWAS Improves Identification of Genes Affecting Free Amino Acids. Plant Physiol. </w:t>
      </w:r>
      <w:r w:rsidRPr="00A01009">
        <w:rPr>
          <w:rFonts w:cs="Times New Roman"/>
          <w:b/>
          <w:bCs/>
          <w:noProof/>
          <w:szCs w:val="24"/>
        </w:rPr>
        <w:t>173</w:t>
      </w:r>
      <w:r w:rsidRPr="00A01009">
        <w:rPr>
          <w:rFonts w:cs="Times New Roman"/>
          <w:noProof/>
          <w:szCs w:val="24"/>
        </w:rPr>
        <w:t>: 872–886.</w:t>
      </w:r>
    </w:p>
    <w:p w14:paraId="60E46C5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saro, A., Ziegler, G., Ziyomo, C., Hoekenga, O., Dilkes, B., and Baxter, I.</w:t>
      </w:r>
      <w:r w:rsidRPr="00A01009">
        <w:rPr>
          <w:rFonts w:cs="Times New Roman"/>
          <w:noProof/>
          <w:szCs w:val="24"/>
        </w:rPr>
        <w:t xml:space="preserve"> (2016). The Interaction of Genotype and Environment Determines Variation in the Maize Kernel Ionome. G3&amp;amp;#58; Genes|Genomes|Genetics </w:t>
      </w:r>
      <w:r w:rsidRPr="00A01009">
        <w:rPr>
          <w:rFonts w:cs="Times New Roman"/>
          <w:b/>
          <w:bCs/>
          <w:noProof/>
          <w:szCs w:val="24"/>
        </w:rPr>
        <w:t>6</w:t>
      </w:r>
      <w:r w:rsidRPr="00A01009">
        <w:rPr>
          <w:rFonts w:cs="Times New Roman"/>
          <w:noProof/>
          <w:szCs w:val="24"/>
        </w:rPr>
        <w:t>: 4175–4183.</w:t>
      </w:r>
    </w:p>
    <w:p w14:paraId="361C97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dri, D. V., Loyola-Vargas, V.M., Broeckling, C.D., De-la-Pena, C., Jasinski, M., Santelia, D., Martinoia, E., Sumner, L.W., Banta, L.M., Stermitz, F., and Vivanco, J.M.</w:t>
      </w:r>
      <w:r w:rsidRPr="00A01009">
        <w:rPr>
          <w:rFonts w:cs="Times New Roman"/>
          <w:noProof/>
          <w:szCs w:val="24"/>
        </w:rPr>
        <w:t xml:space="preserve"> (2007). Altered Profile of Secondary Metabolites in the Root Exudates of Arabidopsis ATP-Binding Cassette Transporter Mutants. Plant Physiol. </w:t>
      </w:r>
      <w:r w:rsidRPr="00A01009">
        <w:rPr>
          <w:rFonts w:cs="Times New Roman"/>
          <w:b/>
          <w:bCs/>
          <w:noProof/>
          <w:szCs w:val="24"/>
        </w:rPr>
        <w:t>146</w:t>
      </w:r>
      <w:r w:rsidRPr="00A01009">
        <w:rPr>
          <w:rFonts w:cs="Times New Roman"/>
          <w:noProof/>
          <w:szCs w:val="24"/>
        </w:rPr>
        <w:t>: 762–771.</w:t>
      </w:r>
    </w:p>
    <w:p w14:paraId="01F3946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illie, J.K. et al.</w:t>
      </w:r>
      <w:r w:rsidRPr="00A01009">
        <w:rPr>
          <w:rFonts w:cs="Times New Roman"/>
          <w:noProof/>
          <w:szCs w:val="24"/>
        </w:rPr>
        <w:t xml:space="preserve"> (2018). Shared activity patterns arising at genetic susceptibility loci reveal underlying genomic and cellular architecture of human disease. PLoS Comput. Biol. </w:t>
      </w:r>
      <w:r w:rsidRPr="00A01009">
        <w:rPr>
          <w:rFonts w:cs="Times New Roman"/>
          <w:b/>
          <w:bCs/>
          <w:noProof/>
          <w:szCs w:val="24"/>
        </w:rPr>
        <w:t>14</w:t>
      </w:r>
      <w:r w:rsidRPr="00A01009">
        <w:rPr>
          <w:rFonts w:cs="Times New Roman"/>
          <w:noProof/>
          <w:szCs w:val="24"/>
        </w:rPr>
        <w:t>: 1–24.</w:t>
      </w:r>
    </w:p>
    <w:p w14:paraId="7891E57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w:t>
      </w:r>
      <w:r w:rsidRPr="00A01009">
        <w:rPr>
          <w:rFonts w:cs="Times New Roman"/>
          <w:noProof/>
          <w:szCs w:val="24"/>
        </w:rPr>
        <w:t xml:space="preserve"> (2010). Ionomics: The functional genomics of elements. Brief. Funct. Genomics </w:t>
      </w:r>
      <w:r w:rsidRPr="00A01009">
        <w:rPr>
          <w:rFonts w:cs="Times New Roman"/>
          <w:b/>
          <w:bCs/>
          <w:noProof/>
          <w:szCs w:val="24"/>
        </w:rPr>
        <w:t>9</w:t>
      </w:r>
      <w:r w:rsidRPr="00A01009">
        <w:rPr>
          <w:rFonts w:cs="Times New Roman"/>
          <w:noProof/>
          <w:szCs w:val="24"/>
        </w:rPr>
        <w:t>: 149–56.</w:t>
      </w:r>
    </w:p>
    <w:p w14:paraId="101E396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and Dilkes, B.P.</w:t>
      </w:r>
      <w:r w:rsidRPr="00A01009">
        <w:rPr>
          <w:rFonts w:cs="Times New Roman"/>
          <w:noProof/>
          <w:szCs w:val="24"/>
        </w:rPr>
        <w:t xml:space="preserve"> (2012). Elemental profiles reflect plant adaptations to the environment. Science </w:t>
      </w:r>
      <w:r w:rsidRPr="00A01009">
        <w:rPr>
          <w:rFonts w:cs="Times New Roman"/>
          <w:b/>
          <w:bCs/>
          <w:noProof/>
          <w:szCs w:val="24"/>
        </w:rPr>
        <w:t>336</w:t>
      </w:r>
      <w:r w:rsidRPr="00A01009">
        <w:rPr>
          <w:rFonts w:cs="Times New Roman"/>
          <w:noProof/>
          <w:szCs w:val="24"/>
        </w:rPr>
        <w:t>: 1661–3.</w:t>
      </w:r>
    </w:p>
    <w:p w14:paraId="728D873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Tchieu, J., Sussman, M.R., Boutry, M., Palmgren, M.G., Gribskov, M., Harper, J.F., and Axelsen, K.B.</w:t>
      </w:r>
      <w:r w:rsidRPr="00A01009">
        <w:rPr>
          <w:rFonts w:cs="Times New Roman"/>
          <w:noProof/>
          <w:szCs w:val="24"/>
        </w:rPr>
        <w:t xml:space="preserve"> (2003). Genomic Comparison of P-Type ATPase Ion Pumps in Arabidopsis and Rice 1. </w:t>
      </w:r>
      <w:r w:rsidRPr="00A01009">
        <w:rPr>
          <w:rFonts w:cs="Times New Roman"/>
          <w:b/>
          <w:bCs/>
          <w:noProof/>
          <w:szCs w:val="24"/>
        </w:rPr>
        <w:t>132</w:t>
      </w:r>
      <w:r w:rsidRPr="00A01009">
        <w:rPr>
          <w:rFonts w:cs="Times New Roman"/>
          <w:noProof/>
          <w:szCs w:val="24"/>
        </w:rPr>
        <w:t>: 618–628.</w:t>
      </w:r>
    </w:p>
    <w:p w14:paraId="3A898F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Vitek, O., Lahner, B., Muthukumar, B., Borghi, M., Morrissey, J., Guerinot, M. Lou, and Salt, D.E.</w:t>
      </w:r>
      <w:r w:rsidRPr="00A01009">
        <w:rPr>
          <w:rFonts w:cs="Times New Roman"/>
          <w:noProof/>
          <w:szCs w:val="24"/>
        </w:rPr>
        <w:t xml:space="preserve"> (2008). The leaf ionome as a multivariable system to detect a plant’s physiological status. Proc. Natl. Acad. Sci. U. S. A. </w:t>
      </w:r>
      <w:r w:rsidRPr="00A01009">
        <w:rPr>
          <w:rFonts w:cs="Times New Roman"/>
          <w:b/>
          <w:bCs/>
          <w:noProof/>
          <w:szCs w:val="24"/>
        </w:rPr>
        <w:t>105</w:t>
      </w:r>
      <w:r w:rsidRPr="00A01009">
        <w:rPr>
          <w:rFonts w:cs="Times New Roman"/>
          <w:noProof/>
          <w:szCs w:val="24"/>
        </w:rPr>
        <w:t>: 12081–6.</w:t>
      </w:r>
    </w:p>
    <w:p w14:paraId="4A4908F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Ziegler, G., Lahner, B., Mickelbart, M. V., Foley, R., Danku, J., Armstrong, P., Salt, D.E., and Hoekenga, O.A.</w:t>
      </w:r>
      <w:r w:rsidRPr="00A01009">
        <w:rPr>
          <w:rFonts w:cs="Times New Roman"/>
          <w:noProof/>
          <w:szCs w:val="24"/>
        </w:rPr>
        <w:t xml:space="preserve"> (2014). Single-kernel ionomic profiles are highly heritable indicators of genetic and environmental influences on elemental accumulation in maize grain (Zea mays). PLoS One </w:t>
      </w:r>
      <w:r w:rsidRPr="00A01009">
        <w:rPr>
          <w:rFonts w:cs="Times New Roman"/>
          <w:b/>
          <w:bCs/>
          <w:noProof/>
          <w:szCs w:val="24"/>
        </w:rPr>
        <w:t>9</w:t>
      </w:r>
      <w:r w:rsidRPr="00A01009">
        <w:rPr>
          <w:rFonts w:cs="Times New Roman"/>
          <w:noProof/>
          <w:szCs w:val="24"/>
        </w:rPr>
        <w:t>.</w:t>
      </w:r>
    </w:p>
    <w:p w14:paraId="6EEA354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radbury, P.J., Zhang, Z., Kroon, D.E., Casstevens, T.M., Ramdoss, Y., and Buckler, E.S.</w:t>
      </w:r>
      <w:r w:rsidRPr="00A01009">
        <w:rPr>
          <w:rFonts w:cs="Times New Roman"/>
          <w:noProof/>
          <w:szCs w:val="24"/>
        </w:rPr>
        <w:t xml:space="preserve"> (2007). TASSEL: software for association mapping of complex traits in diverse samples. Bioinformatics </w:t>
      </w:r>
      <w:r w:rsidRPr="00A01009">
        <w:rPr>
          <w:rFonts w:cs="Times New Roman"/>
          <w:b/>
          <w:bCs/>
          <w:noProof/>
          <w:szCs w:val="24"/>
        </w:rPr>
        <w:t>23</w:t>
      </w:r>
      <w:r w:rsidRPr="00A01009">
        <w:rPr>
          <w:rFonts w:cs="Times New Roman"/>
          <w:noProof/>
          <w:szCs w:val="24"/>
        </w:rPr>
        <w:t>: 2633–5.</w:t>
      </w:r>
    </w:p>
    <w:p w14:paraId="2A0B22E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uckler, E.S. et al.</w:t>
      </w:r>
      <w:r w:rsidRPr="00A01009">
        <w:rPr>
          <w:rFonts w:cs="Times New Roman"/>
          <w:noProof/>
          <w:szCs w:val="24"/>
        </w:rPr>
        <w:t xml:space="preserve"> (2009). The genetic architecture of maize flowering time. Science </w:t>
      </w:r>
      <w:r w:rsidRPr="00A01009">
        <w:rPr>
          <w:rFonts w:cs="Times New Roman"/>
          <w:b/>
          <w:bCs/>
          <w:noProof/>
          <w:szCs w:val="24"/>
        </w:rPr>
        <w:t>325</w:t>
      </w:r>
      <w:r w:rsidRPr="00A01009">
        <w:rPr>
          <w:rFonts w:cs="Times New Roman"/>
          <w:noProof/>
          <w:szCs w:val="24"/>
        </w:rPr>
        <w:t>: 714–8.</w:t>
      </w:r>
    </w:p>
    <w:p w14:paraId="0846319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unyavanich, S. et al.</w:t>
      </w:r>
      <w:r w:rsidRPr="00A01009">
        <w:rPr>
          <w:rFonts w:cs="Times New Roman"/>
          <w:noProof/>
          <w:szCs w:val="24"/>
        </w:rPr>
        <w:t xml:space="preserve"> (2014). Integrated genome-wide association, coexpression network, and expression single nucleotide polymorphism analysis identifies novel pathway in allergic rhinitis. BMC Med. Genomics </w:t>
      </w:r>
      <w:r w:rsidRPr="00A01009">
        <w:rPr>
          <w:rFonts w:cs="Times New Roman"/>
          <w:b/>
          <w:bCs/>
          <w:noProof/>
          <w:szCs w:val="24"/>
        </w:rPr>
        <w:t>7</w:t>
      </w:r>
      <w:r w:rsidRPr="00A01009">
        <w:rPr>
          <w:rFonts w:cs="Times New Roman"/>
          <w:noProof/>
          <w:szCs w:val="24"/>
        </w:rPr>
        <w:t>: 48.</w:t>
      </w:r>
    </w:p>
    <w:p w14:paraId="07E825A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abrese, G.M., Mesner, L.D., Stains, J.P., Tommasini, S.M., Horowitz, M.C., Rosen, C.J., and Farber, C.R.</w:t>
      </w:r>
      <w:r w:rsidRPr="00A01009">
        <w:rPr>
          <w:rFonts w:cs="Times New Roman"/>
          <w:noProof/>
          <w:szCs w:val="24"/>
        </w:rPr>
        <w:t xml:space="preserve"> (2017). Integrating GWAS and Co-expression Network Data Identifies Bone Mineral Density Genes SPTBN1 and MARK3 and an Osteoblast Functional Module. Cell Syst. </w:t>
      </w:r>
      <w:r w:rsidRPr="00A01009">
        <w:rPr>
          <w:rFonts w:cs="Times New Roman"/>
          <w:b/>
          <w:bCs/>
          <w:noProof/>
          <w:szCs w:val="24"/>
        </w:rPr>
        <w:t>4</w:t>
      </w:r>
      <w:r w:rsidRPr="00A01009">
        <w:rPr>
          <w:rFonts w:cs="Times New Roman"/>
          <w:noProof/>
          <w:szCs w:val="24"/>
        </w:rPr>
        <w:t>: 46–59.e4.</w:t>
      </w:r>
    </w:p>
    <w:p w14:paraId="6FF91D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dwell, K.S., Russell, J., Langridge, P., and Powell, W.</w:t>
      </w:r>
      <w:r w:rsidRPr="00A01009">
        <w:rPr>
          <w:rFonts w:cs="Times New Roman"/>
          <w:noProof/>
          <w:szCs w:val="24"/>
        </w:rPr>
        <w:t xml:space="preserve"> (2006). Extreme population-dependent linkage disequilibrium detected in an inbreeding plant species, Hordeum vulgare. Genetics </w:t>
      </w:r>
      <w:r w:rsidRPr="00A01009">
        <w:rPr>
          <w:rFonts w:cs="Times New Roman"/>
          <w:b/>
          <w:bCs/>
          <w:noProof/>
          <w:szCs w:val="24"/>
        </w:rPr>
        <w:t>172</w:t>
      </w:r>
      <w:r w:rsidRPr="00A01009">
        <w:rPr>
          <w:rFonts w:cs="Times New Roman"/>
          <w:noProof/>
          <w:szCs w:val="24"/>
        </w:rPr>
        <w:t>: 557–567.</w:t>
      </w:r>
    </w:p>
    <w:p w14:paraId="42FF12E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moco Github Repository</w:t>
      </w:r>
      <w:r w:rsidRPr="00A01009">
        <w:rPr>
          <w:rFonts w:cs="Times New Roman"/>
          <w:noProof/>
          <w:szCs w:val="24"/>
        </w:rPr>
        <w:t>.</w:t>
      </w:r>
    </w:p>
    <w:p w14:paraId="4E83F15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stelletti, S., Tuberosa, R., Pindo, M., and Salvi, S.</w:t>
      </w:r>
      <w:r w:rsidRPr="00A01009">
        <w:rPr>
          <w:rFonts w:cs="Times New Roman"/>
          <w:noProof/>
          <w:szCs w:val="24"/>
        </w:rPr>
        <w:t xml:space="preserve"> (2014). A MITE transposon insertion is associated with differential methylation at the maize flowering time QTL Vgt1. G3 (Bethesda). </w:t>
      </w:r>
      <w:r w:rsidRPr="00A01009">
        <w:rPr>
          <w:rFonts w:cs="Times New Roman"/>
          <w:b/>
          <w:bCs/>
          <w:noProof/>
          <w:szCs w:val="24"/>
        </w:rPr>
        <w:t>4</w:t>
      </w:r>
      <w:r w:rsidRPr="00A01009">
        <w:rPr>
          <w:rFonts w:cs="Times New Roman"/>
          <w:noProof/>
          <w:szCs w:val="24"/>
        </w:rPr>
        <w:t>: 805–12.</w:t>
      </w:r>
    </w:p>
    <w:p w14:paraId="36CD976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n, E.K.F., Rowe, H.C., Corwin, J.A., Joseph, B., and Kliebenstein, D.J.</w:t>
      </w:r>
      <w:r w:rsidRPr="00A01009">
        <w:rPr>
          <w:rFonts w:cs="Times New Roman"/>
          <w:noProof/>
          <w:szCs w:val="24"/>
        </w:rPr>
        <w:t xml:space="preserve"> (2011). Combining Genome-Wide Association Mapping and Transcriptional Networks to Identify Novel Genes Controlling Glucosinolates in Arabidopsis thaliana. PLoS Biol. </w:t>
      </w:r>
      <w:r w:rsidRPr="00A01009">
        <w:rPr>
          <w:rFonts w:cs="Times New Roman"/>
          <w:b/>
          <w:bCs/>
          <w:noProof/>
          <w:szCs w:val="24"/>
        </w:rPr>
        <w:t>9</w:t>
      </w:r>
      <w:r w:rsidRPr="00A01009">
        <w:rPr>
          <w:rFonts w:cs="Times New Roman"/>
          <w:noProof/>
          <w:szCs w:val="24"/>
        </w:rPr>
        <w:t>: e1001125.</w:t>
      </w:r>
    </w:p>
    <w:p w14:paraId="08352DB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o, D.-Y. et al.</w:t>
      </w:r>
      <w:r w:rsidRPr="00A01009">
        <w:rPr>
          <w:rFonts w:cs="Times New Roman"/>
          <w:noProof/>
          <w:szCs w:val="24"/>
        </w:rPr>
        <w:t xml:space="preserve"> (2011). Sphingolipids in the Root Play an Important Role in Regulating the Leaf Ionome in Arabidopsis thaliana. Plant Cell </w:t>
      </w:r>
      <w:r w:rsidRPr="00A01009">
        <w:rPr>
          <w:rFonts w:cs="Times New Roman"/>
          <w:b/>
          <w:bCs/>
          <w:noProof/>
          <w:szCs w:val="24"/>
        </w:rPr>
        <w:t>23</w:t>
      </w:r>
      <w:r w:rsidRPr="00A01009">
        <w:rPr>
          <w:rFonts w:cs="Times New Roman"/>
          <w:noProof/>
          <w:szCs w:val="24"/>
        </w:rPr>
        <w:t>: 1061–1081.</w:t>
      </w:r>
    </w:p>
    <w:p w14:paraId="7B28B32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ia, J.-M. et al.</w:t>
      </w:r>
      <w:r w:rsidRPr="00A01009">
        <w:rPr>
          <w:rFonts w:cs="Times New Roman"/>
          <w:noProof/>
          <w:szCs w:val="24"/>
        </w:rPr>
        <w:t xml:space="preserve"> (2012). Maize HapMap2 identifies extant variation from a genome in flux. Nat. Genet. </w:t>
      </w:r>
      <w:r w:rsidRPr="00A01009">
        <w:rPr>
          <w:rFonts w:cs="Times New Roman"/>
          <w:b/>
          <w:bCs/>
          <w:noProof/>
          <w:szCs w:val="24"/>
        </w:rPr>
        <w:t>44</w:t>
      </w:r>
      <w:r w:rsidRPr="00A01009">
        <w:rPr>
          <w:rFonts w:cs="Times New Roman"/>
          <w:noProof/>
          <w:szCs w:val="24"/>
        </w:rPr>
        <w:t>: 803–7.</w:t>
      </w:r>
    </w:p>
    <w:p w14:paraId="636CE26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lark, R.M., Wagler, T.N., Quijada, P., and Doebley, J.</w:t>
      </w:r>
      <w:r w:rsidRPr="00A01009">
        <w:rPr>
          <w:rFonts w:cs="Times New Roman"/>
          <w:noProof/>
          <w:szCs w:val="24"/>
        </w:rPr>
        <w:t xml:space="preserve"> (2006). A distant upstream enhancer at the maize domestication gene tb1 has pleiotropic effects on plant and inflorescent architecture. Nat. Genet. </w:t>
      </w:r>
      <w:r w:rsidRPr="00A01009">
        <w:rPr>
          <w:rFonts w:cs="Times New Roman"/>
          <w:b/>
          <w:bCs/>
          <w:noProof/>
          <w:szCs w:val="24"/>
        </w:rPr>
        <w:t>38</w:t>
      </w:r>
      <w:r w:rsidRPr="00A01009">
        <w:rPr>
          <w:rFonts w:cs="Times New Roman"/>
          <w:noProof/>
          <w:szCs w:val="24"/>
        </w:rPr>
        <w:t>: 594–7.</w:t>
      </w:r>
    </w:p>
    <w:p w14:paraId="6336C5D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ok, J.P., McMullen, M.D., Holland, J.B., Tian, F., Bradbury, P., Ross-Ibarra, J., Buckler, E.S., and Flint-Garcia, S. a</w:t>
      </w:r>
      <w:r w:rsidRPr="00A01009">
        <w:rPr>
          <w:rFonts w:cs="Times New Roman"/>
          <w:noProof/>
          <w:szCs w:val="24"/>
        </w:rPr>
        <w:t xml:space="preserve"> (2012). Genetic architecture of maize kernel composition in the nested association mapping and inbred association panels. Plant Physiol. </w:t>
      </w:r>
      <w:r w:rsidRPr="00A01009">
        <w:rPr>
          <w:rFonts w:cs="Times New Roman"/>
          <w:b/>
          <w:bCs/>
          <w:noProof/>
          <w:szCs w:val="24"/>
        </w:rPr>
        <w:t>158</w:t>
      </w:r>
      <w:r w:rsidRPr="00A01009">
        <w:rPr>
          <w:rFonts w:cs="Times New Roman"/>
          <w:noProof/>
          <w:szCs w:val="24"/>
        </w:rPr>
        <w:t>: 824–34.</w:t>
      </w:r>
    </w:p>
    <w:p w14:paraId="4751827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rwin, J.A., Copeland, D., Feusier, J., Subedy, A., Eshbaugh, R., Palmer, C., Maloof, J., and Kliebenstein, D.J.</w:t>
      </w:r>
      <w:r w:rsidRPr="00A01009">
        <w:rPr>
          <w:rFonts w:cs="Times New Roman"/>
          <w:noProof/>
          <w:szCs w:val="24"/>
        </w:rPr>
        <w:t xml:space="preserve"> (2016). The Quantitative Basis of the Arabidopsis Innate Immune System to Endemic Pathogens Depends on Pathogen Genetics. PLoS Genet. </w:t>
      </w:r>
      <w:r w:rsidRPr="00A01009">
        <w:rPr>
          <w:rFonts w:cs="Times New Roman"/>
          <w:b/>
          <w:bCs/>
          <w:noProof/>
          <w:szCs w:val="24"/>
        </w:rPr>
        <w:t>12</w:t>
      </w:r>
      <w:r w:rsidRPr="00A01009">
        <w:rPr>
          <w:rFonts w:cs="Times New Roman"/>
          <w:noProof/>
          <w:szCs w:val="24"/>
        </w:rPr>
        <w:t>: 1–29.</w:t>
      </w:r>
    </w:p>
    <w:p w14:paraId="1D068D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avies, L. and Gather, U.</w:t>
      </w:r>
      <w:r w:rsidRPr="00A01009">
        <w:rPr>
          <w:rFonts w:cs="Times New Roman"/>
          <w:noProof/>
          <w:szCs w:val="24"/>
        </w:rPr>
        <w:t xml:space="preserve"> (2012). The Identification of Multiple Outliers. J. Am. Stat. Assoc.</w:t>
      </w:r>
    </w:p>
    <w:p w14:paraId="1F7B06B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ongen, S. van</w:t>
      </w:r>
      <w:r w:rsidRPr="00A01009">
        <w:rPr>
          <w:rFonts w:cs="Times New Roman"/>
          <w:noProof/>
          <w:szCs w:val="24"/>
        </w:rPr>
        <w:t xml:space="preserve"> (2000). MCL: A Cluster Algoithm for Graphs.</w:t>
      </w:r>
    </w:p>
    <w:p w14:paraId="4DBE072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isen, M.B., Spellman, P.T., Brown, P.O., and Botstein, D.</w:t>
      </w:r>
      <w:r w:rsidRPr="00A01009">
        <w:rPr>
          <w:rFonts w:cs="Times New Roman"/>
          <w:noProof/>
          <w:szCs w:val="24"/>
        </w:rPr>
        <w:t xml:space="preserve"> (1998). Cluster analysis and display of genome-wide expression patterns. Proc. Natl. Acad. Sci. </w:t>
      </w:r>
      <w:r w:rsidRPr="00A01009">
        <w:rPr>
          <w:rFonts w:cs="Times New Roman"/>
          <w:b/>
          <w:bCs/>
          <w:noProof/>
          <w:szCs w:val="24"/>
        </w:rPr>
        <w:t>95</w:t>
      </w:r>
      <w:r w:rsidRPr="00A01009">
        <w:rPr>
          <w:rFonts w:cs="Times New Roman"/>
          <w:noProof/>
          <w:szCs w:val="24"/>
        </w:rPr>
        <w:t>: 14863–14868.</w:t>
      </w:r>
    </w:p>
    <w:p w14:paraId="0E2641F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lshire, R.J., Glaubitz, J.C., Sun, Q., Poland, J.A., Kawamoto, K., Buckler, E.S., and Mitchell, S.E.</w:t>
      </w:r>
      <w:r w:rsidRPr="00A01009">
        <w:rPr>
          <w:rFonts w:cs="Times New Roman"/>
          <w:noProof/>
          <w:szCs w:val="24"/>
        </w:rPr>
        <w:t xml:space="preserve"> (2011). A robust, simple genotyping-by-sequencing (GBS) approach for high diversity species. PLoS One </w:t>
      </w:r>
      <w:r w:rsidRPr="00A01009">
        <w:rPr>
          <w:rFonts w:cs="Times New Roman"/>
          <w:b/>
          <w:bCs/>
          <w:noProof/>
          <w:szCs w:val="24"/>
        </w:rPr>
        <w:t>6</w:t>
      </w:r>
      <w:r w:rsidRPr="00A01009">
        <w:rPr>
          <w:rFonts w:cs="Times New Roman"/>
          <w:noProof/>
          <w:szCs w:val="24"/>
        </w:rPr>
        <w:t>: e19379.</w:t>
      </w:r>
    </w:p>
    <w:p w14:paraId="6CBE24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an, J., Zhai, Z., Yan, C., and Xu, C.</w:t>
      </w:r>
      <w:r w:rsidRPr="00A01009">
        <w:rPr>
          <w:rFonts w:cs="Times New Roman"/>
          <w:noProof/>
          <w:szCs w:val="24"/>
        </w:rPr>
        <w:t xml:space="preserve"> (2015). Arabidopsis TRIGALACTOSYLDIACYLGLYCEROL5 Interacts with TGD1, TGD2, and TGD4 to Facilitate Lipid Transfer from the Endoplasmic Reticulum to Plastids. Plant Cell </w:t>
      </w:r>
      <w:r w:rsidRPr="00A01009">
        <w:rPr>
          <w:rFonts w:cs="Times New Roman"/>
          <w:b/>
          <w:bCs/>
          <w:noProof/>
          <w:szCs w:val="24"/>
        </w:rPr>
        <w:t>27</w:t>
      </w:r>
      <w:r w:rsidRPr="00A01009">
        <w:rPr>
          <w:rFonts w:cs="Times New Roman"/>
          <w:noProof/>
          <w:szCs w:val="24"/>
        </w:rPr>
        <w:t>: tpc.15.00394.</w:t>
      </w:r>
    </w:p>
    <w:p w14:paraId="559C9E9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u, J., Ren, F., Lu, X., Mao, H., Xu, M., Degenhardt, J., Peters, R.J., and Wang, Q.</w:t>
      </w:r>
      <w:r w:rsidRPr="00A01009">
        <w:rPr>
          <w:rFonts w:cs="Times New Roman"/>
          <w:noProof/>
          <w:szCs w:val="24"/>
        </w:rPr>
        <w:t xml:space="preserve"> (2016). A Tandem Array of </w:t>
      </w:r>
      <w:r w:rsidRPr="00A01009">
        <w:rPr>
          <w:rFonts w:cs="Times New Roman"/>
          <w:i/>
          <w:iCs/>
          <w:noProof/>
          <w:szCs w:val="24"/>
        </w:rPr>
        <w:t>ent</w:t>
      </w:r>
      <w:r w:rsidRPr="00A01009">
        <w:rPr>
          <w:rFonts w:cs="Times New Roman"/>
          <w:noProof/>
          <w:szCs w:val="24"/>
        </w:rPr>
        <w:t xml:space="preserve"> -Kaurene Synthases in Maize with Roles in Gibberellin and More Specialized Metabolism. Plant Physiol. </w:t>
      </w:r>
      <w:r w:rsidRPr="00A01009">
        <w:rPr>
          <w:rFonts w:cs="Times New Roman"/>
          <w:b/>
          <w:bCs/>
          <w:noProof/>
          <w:szCs w:val="24"/>
        </w:rPr>
        <w:t>170</w:t>
      </w:r>
      <w:r w:rsidRPr="00A01009">
        <w:rPr>
          <w:rFonts w:cs="Times New Roman"/>
          <w:noProof/>
          <w:szCs w:val="24"/>
        </w:rPr>
        <w:t>: 742–751.</w:t>
      </w:r>
    </w:p>
    <w:p w14:paraId="747E2ED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hazalpour, A., Doss, S., Zhang, B., Wang, S., Plaisier, C., Castellanos, R., Brozell, A., Schadt, E.E., Drake, T.A., Lusis, A.J., and Horvath, S.</w:t>
      </w:r>
      <w:r w:rsidRPr="00A01009">
        <w:rPr>
          <w:rFonts w:cs="Times New Roman"/>
          <w:noProof/>
          <w:szCs w:val="24"/>
        </w:rPr>
        <w:t xml:space="preserve"> (2006). Integrating genetic and network analysis to characterize genes related to mouse weight. PLoS Genet. </w:t>
      </w:r>
      <w:r w:rsidRPr="00A01009">
        <w:rPr>
          <w:rFonts w:cs="Times New Roman"/>
          <w:b/>
          <w:bCs/>
          <w:noProof/>
          <w:szCs w:val="24"/>
        </w:rPr>
        <w:t>2</w:t>
      </w:r>
      <w:r w:rsidRPr="00A01009">
        <w:rPr>
          <w:rFonts w:cs="Times New Roman"/>
          <w:noProof/>
          <w:szCs w:val="24"/>
        </w:rPr>
        <w:t>: e130.</w:t>
      </w:r>
    </w:p>
    <w:p w14:paraId="27D91D8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ore, M. a, Chia, J.-M., Elshire, R.J., Sun, Q., Ersoz, E.S., Hurwitz, B.L., Peiffer, J. a, McMullen, M.D., Grills, G.S., Ross-Ibarra, J., Ware, D.H., and Buckler, E.S.</w:t>
      </w:r>
      <w:r w:rsidRPr="00A01009">
        <w:rPr>
          <w:rFonts w:cs="Times New Roman"/>
          <w:noProof/>
          <w:szCs w:val="24"/>
        </w:rPr>
        <w:t xml:space="preserve"> (2009). A first-generation haplotype map of maize. Science </w:t>
      </w:r>
      <w:r w:rsidRPr="00A01009">
        <w:rPr>
          <w:rFonts w:cs="Times New Roman"/>
          <w:b/>
          <w:bCs/>
          <w:noProof/>
          <w:szCs w:val="24"/>
        </w:rPr>
        <w:t>326</w:t>
      </w:r>
      <w:r w:rsidRPr="00A01009">
        <w:rPr>
          <w:rFonts w:cs="Times New Roman"/>
          <w:noProof/>
          <w:szCs w:val="24"/>
        </w:rPr>
        <w:t>: 1115–7.</w:t>
      </w:r>
    </w:p>
    <w:p w14:paraId="4F4F332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uerinot, M. Lou and Salt, D.E.</w:t>
      </w:r>
      <w:r w:rsidRPr="00A01009">
        <w:rPr>
          <w:rFonts w:cs="Times New Roman"/>
          <w:noProof/>
          <w:szCs w:val="24"/>
        </w:rPr>
        <w:t xml:space="preserve"> (2017). Fortified Foods and Phytoremediation . Two Sides of the Same Coin 1. </w:t>
      </w:r>
      <w:r w:rsidRPr="00A01009">
        <w:rPr>
          <w:rFonts w:cs="Times New Roman"/>
          <w:b/>
          <w:bCs/>
          <w:noProof/>
          <w:szCs w:val="24"/>
        </w:rPr>
        <w:t>03755</w:t>
      </w:r>
      <w:r w:rsidRPr="00A01009">
        <w:rPr>
          <w:rFonts w:cs="Times New Roman"/>
          <w:noProof/>
          <w:szCs w:val="24"/>
        </w:rPr>
        <w:t>.</w:t>
      </w:r>
    </w:p>
    <w:p w14:paraId="2C69B7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arris, M. a et al.</w:t>
      </w:r>
      <w:r w:rsidRPr="00A01009">
        <w:rPr>
          <w:rFonts w:cs="Times New Roman"/>
          <w:noProof/>
          <w:szCs w:val="24"/>
        </w:rPr>
        <w:t xml:space="preserve"> (2004). The Gene Ontology (GO) database and informatics resource. Nucleic Acids Res. </w:t>
      </w:r>
      <w:r w:rsidRPr="00A01009">
        <w:rPr>
          <w:rFonts w:cs="Times New Roman"/>
          <w:b/>
          <w:bCs/>
          <w:noProof/>
          <w:szCs w:val="24"/>
        </w:rPr>
        <w:t>32</w:t>
      </w:r>
      <w:r w:rsidRPr="00A01009">
        <w:rPr>
          <w:rFonts w:cs="Times New Roman"/>
          <w:noProof/>
          <w:szCs w:val="24"/>
        </w:rPr>
        <w:t>: D258-61.</w:t>
      </w:r>
    </w:p>
    <w:p w14:paraId="6EA4538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irsch, C.N. et al.</w:t>
      </w:r>
      <w:r w:rsidRPr="00A01009">
        <w:rPr>
          <w:rFonts w:cs="Times New Roman"/>
          <w:noProof/>
          <w:szCs w:val="24"/>
        </w:rPr>
        <w:t xml:space="preserve"> (2014). Insights into the maize pan-genome and pan-transcriptome. Plant Cell </w:t>
      </w:r>
      <w:r w:rsidRPr="00A01009">
        <w:rPr>
          <w:rFonts w:cs="Times New Roman"/>
          <w:b/>
          <w:bCs/>
          <w:noProof/>
          <w:szCs w:val="24"/>
        </w:rPr>
        <w:t>26</w:t>
      </w:r>
      <w:r w:rsidRPr="00A01009">
        <w:rPr>
          <w:rFonts w:cs="Times New Roman"/>
          <w:noProof/>
          <w:szCs w:val="24"/>
        </w:rPr>
        <w:t>: 121–35.</w:t>
      </w:r>
    </w:p>
    <w:p w14:paraId="3124F4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ng, H.-Y. et al.</w:t>
      </w:r>
      <w:r w:rsidRPr="00A01009">
        <w:rPr>
          <w:rFonts w:cs="Times New Roman"/>
          <w:noProof/>
          <w:szCs w:val="24"/>
        </w:rPr>
        <w:t xml:space="preserve"> (2012). The relationship between parental genetic or phenotypic divergence and progeny variation in the maize nested association mapping population. Heredity (Edinb). </w:t>
      </w:r>
      <w:r w:rsidRPr="00A01009">
        <w:rPr>
          <w:rFonts w:cs="Times New Roman"/>
          <w:b/>
          <w:bCs/>
          <w:noProof/>
          <w:szCs w:val="24"/>
        </w:rPr>
        <w:t>108</w:t>
      </w:r>
      <w:r w:rsidRPr="00A01009">
        <w:rPr>
          <w:rFonts w:cs="Times New Roman"/>
          <w:noProof/>
          <w:szCs w:val="24"/>
        </w:rPr>
        <w:t>: 490–9.</w:t>
      </w:r>
    </w:p>
    <w:p w14:paraId="71D4F9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ttenhower, C., Hibbs, M., Myers, C., and Troyanskaya, O.G.</w:t>
      </w:r>
      <w:r w:rsidRPr="00A01009">
        <w:rPr>
          <w:rFonts w:cs="Times New Roman"/>
          <w:noProof/>
          <w:szCs w:val="24"/>
        </w:rPr>
        <w:t xml:space="preserve"> (2006). A scalable method for integration and functional analysis of multiple microarray datasets. Bioinformatics </w:t>
      </w:r>
      <w:r w:rsidRPr="00A01009">
        <w:rPr>
          <w:rFonts w:cs="Times New Roman"/>
          <w:b/>
          <w:bCs/>
          <w:noProof/>
          <w:szCs w:val="24"/>
        </w:rPr>
        <w:t>22</w:t>
      </w:r>
      <w:r w:rsidRPr="00A01009">
        <w:rPr>
          <w:rFonts w:cs="Times New Roman"/>
          <w:noProof/>
          <w:szCs w:val="24"/>
        </w:rPr>
        <w:t>: 2890–7.</w:t>
      </w:r>
    </w:p>
    <w:p w14:paraId="126AB4D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Katagiri, T., Ishiyama, K., Kato, T., Tabata, S., Kobayashi, M., and Shinozaki, K.</w:t>
      </w:r>
      <w:r w:rsidRPr="00A01009">
        <w:rPr>
          <w:rFonts w:cs="Times New Roman"/>
          <w:noProof/>
          <w:szCs w:val="24"/>
        </w:rPr>
        <w:t xml:space="preserve"> (2005). An important role of phosphatidic acid in ABA signaling during germination in Arabidopsis thaliana. Plant J. </w:t>
      </w:r>
      <w:r w:rsidRPr="00A01009">
        <w:rPr>
          <w:rFonts w:cs="Times New Roman"/>
          <w:b/>
          <w:bCs/>
          <w:noProof/>
          <w:szCs w:val="24"/>
        </w:rPr>
        <w:t>43</w:t>
      </w:r>
      <w:r w:rsidRPr="00A01009">
        <w:rPr>
          <w:rFonts w:cs="Times New Roman"/>
          <w:noProof/>
          <w:szCs w:val="24"/>
        </w:rPr>
        <w:t>: 107–117.</w:t>
      </w:r>
    </w:p>
    <w:p w14:paraId="22A9472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Kump, K.L., Bradbury, P.J., Wisser, R.J., Buckler, E.S., Belcher, A.R., Oropeza-Rosas, M. a, Zwonitzer, J.C., Kresovich, S., McMullen, M.D., Ware, D., Balint-Kurti, P.J., and Holland, J.B.</w:t>
      </w:r>
      <w:r w:rsidRPr="00A01009">
        <w:rPr>
          <w:rFonts w:cs="Times New Roman"/>
          <w:noProof/>
          <w:szCs w:val="24"/>
        </w:rPr>
        <w:t xml:space="preserve"> (2011). Genome-wide association study of quantitative resistance to southern leaf blight in the maize nested association mapping population. Nat. Genet. </w:t>
      </w:r>
      <w:r w:rsidRPr="00A01009">
        <w:rPr>
          <w:rFonts w:cs="Times New Roman"/>
          <w:b/>
          <w:bCs/>
          <w:noProof/>
          <w:szCs w:val="24"/>
        </w:rPr>
        <w:t>43</w:t>
      </w:r>
      <w:r w:rsidRPr="00A01009">
        <w:rPr>
          <w:rFonts w:cs="Times New Roman"/>
          <w:noProof/>
          <w:szCs w:val="24"/>
        </w:rPr>
        <w:t>: 163–168.</w:t>
      </w:r>
    </w:p>
    <w:p w14:paraId="531B2D8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it, S.J., Wych, H.M., Xu, D., Kundu, S., and Tomes, D.T.</w:t>
      </w:r>
      <w:r w:rsidRPr="00A01009">
        <w:rPr>
          <w:rFonts w:cs="Times New Roman"/>
          <w:noProof/>
          <w:szCs w:val="24"/>
        </w:rPr>
        <w:t xml:space="preserve"> (2010). Maize della proteins dwarf plant8 and dwarf plant9 as modulators of plant development. Plant Cell Physiol. </w:t>
      </w:r>
      <w:r w:rsidRPr="00A01009">
        <w:rPr>
          <w:rFonts w:cs="Times New Roman"/>
          <w:b/>
          <w:bCs/>
          <w:noProof/>
          <w:szCs w:val="24"/>
        </w:rPr>
        <w:t>51</w:t>
      </w:r>
      <w:r w:rsidRPr="00A01009">
        <w:rPr>
          <w:rFonts w:cs="Times New Roman"/>
          <w:noProof/>
          <w:szCs w:val="24"/>
        </w:rPr>
        <w:t>: 1854–1868.</w:t>
      </w:r>
    </w:p>
    <w:p w14:paraId="54ADB09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rence, C.J., Dong, Q., Polacco, M.L., Seigfried, T.E., and Brendel, V.</w:t>
      </w:r>
      <w:r w:rsidRPr="00A01009">
        <w:rPr>
          <w:rFonts w:cs="Times New Roman"/>
          <w:noProof/>
          <w:szCs w:val="24"/>
        </w:rPr>
        <w:t xml:space="preserve"> (2004). MaizeGDB, the community database for maize genetics and genomics. Nucleic Acids Res. </w:t>
      </w:r>
      <w:r w:rsidRPr="00A01009">
        <w:rPr>
          <w:rFonts w:cs="Times New Roman"/>
          <w:b/>
          <w:bCs/>
          <w:noProof/>
          <w:szCs w:val="24"/>
        </w:rPr>
        <w:t>32</w:t>
      </w:r>
      <w:r w:rsidRPr="00A01009">
        <w:rPr>
          <w:rFonts w:cs="Times New Roman"/>
          <w:noProof/>
          <w:szCs w:val="24"/>
        </w:rPr>
        <w:t>: D393-7.</w:t>
      </w:r>
    </w:p>
    <w:p w14:paraId="265D4F7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I., Ambaru, B., Thakkar, P., Marcotte, E.M., and Rhee, S.Y.</w:t>
      </w:r>
      <w:r w:rsidRPr="00A01009">
        <w:rPr>
          <w:rFonts w:cs="Times New Roman"/>
          <w:noProof/>
          <w:szCs w:val="24"/>
        </w:rPr>
        <w:t xml:space="preserve"> (2010). Rational association of genes with traits using a genome-scale gene network for Arabidopsis thaliana. Nat. Biotechnol. </w:t>
      </w:r>
      <w:r w:rsidRPr="00A01009">
        <w:rPr>
          <w:rFonts w:cs="Times New Roman"/>
          <w:b/>
          <w:bCs/>
          <w:noProof/>
          <w:szCs w:val="24"/>
        </w:rPr>
        <w:t>28</w:t>
      </w:r>
      <w:r w:rsidRPr="00A01009">
        <w:rPr>
          <w:rFonts w:cs="Times New Roman"/>
          <w:noProof/>
          <w:szCs w:val="24"/>
        </w:rPr>
        <w:t>: 149–156.</w:t>
      </w:r>
    </w:p>
    <w:p w14:paraId="64BDD58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T. and Lee, I.</w:t>
      </w:r>
      <w:r w:rsidRPr="00A01009">
        <w:rPr>
          <w:rFonts w:cs="Times New Roman"/>
          <w:noProof/>
          <w:szCs w:val="24"/>
        </w:rPr>
        <w:t xml:space="preserve"> (2018). araGWAB</w:t>
      </w:r>
      <w:r w:rsidRPr="00A01009">
        <w:rPr>
          <w:rFonts w:ascii="Times New Roman" w:hAnsi="Times New Roman" w:cs="Times New Roman"/>
          <w:noProof/>
          <w:szCs w:val="24"/>
        </w:rPr>
        <w:t> </w:t>
      </w:r>
      <w:r w:rsidRPr="00A01009">
        <w:rPr>
          <w:rFonts w:cs="Times New Roman"/>
          <w:noProof/>
          <w:szCs w:val="24"/>
        </w:rPr>
        <w:t>: Network-based boosting of genome-wide association studies in Arabidopsis thaliana. Sci. Rep.: 1–6.</w:t>
      </w:r>
    </w:p>
    <w:p w14:paraId="61B490D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H. and Durbin, R.</w:t>
      </w:r>
      <w:r w:rsidRPr="00A01009">
        <w:rPr>
          <w:rFonts w:cs="Times New Roman"/>
          <w:noProof/>
          <w:szCs w:val="24"/>
        </w:rPr>
        <w:t xml:space="preserve"> (2009). Fast and accurate short read alignment with Burrows-Wheeler transform. Bioinformatics </w:t>
      </w:r>
      <w:r w:rsidRPr="00A01009">
        <w:rPr>
          <w:rFonts w:cs="Times New Roman"/>
          <w:b/>
          <w:bCs/>
          <w:noProof/>
          <w:szCs w:val="24"/>
        </w:rPr>
        <w:t>25</w:t>
      </w:r>
      <w:r w:rsidRPr="00A01009">
        <w:rPr>
          <w:rFonts w:cs="Times New Roman"/>
          <w:noProof/>
          <w:szCs w:val="24"/>
        </w:rPr>
        <w:t>: 1754–60.</w:t>
      </w:r>
    </w:p>
    <w:p w14:paraId="6724DC1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M., Chen, J., Wang, J., Hu, B., and Chen, G.</w:t>
      </w:r>
      <w:r w:rsidRPr="00A01009">
        <w:rPr>
          <w:rFonts w:cs="Times New Roman"/>
          <w:noProof/>
          <w:szCs w:val="24"/>
        </w:rPr>
        <w:t xml:space="preserve"> (2008). Modifying the DPClus algorithm for identifying protein complexes based on new topological structures. BMC Bioinformatics </w:t>
      </w:r>
      <w:r w:rsidRPr="00A01009">
        <w:rPr>
          <w:rFonts w:cs="Times New Roman"/>
          <w:b/>
          <w:bCs/>
          <w:noProof/>
          <w:szCs w:val="24"/>
        </w:rPr>
        <w:t>9</w:t>
      </w:r>
      <w:r w:rsidRPr="00A01009">
        <w:rPr>
          <w:rFonts w:cs="Times New Roman"/>
          <w:noProof/>
          <w:szCs w:val="24"/>
        </w:rPr>
        <w:t>: 398.</w:t>
      </w:r>
    </w:p>
    <w:p w14:paraId="0C1D799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ndgreen, S.</w:t>
      </w:r>
      <w:r w:rsidRPr="00A01009">
        <w:rPr>
          <w:rFonts w:cs="Times New Roman"/>
          <w:noProof/>
          <w:szCs w:val="24"/>
        </w:rPr>
        <w:t xml:space="preserve"> (2012). AdapterRemoval: easy cleaning of next-generation sequencing reads. BMC Res. Notes </w:t>
      </w:r>
      <w:r w:rsidRPr="00A01009">
        <w:rPr>
          <w:rFonts w:cs="Times New Roman"/>
          <w:b/>
          <w:bCs/>
          <w:noProof/>
          <w:szCs w:val="24"/>
        </w:rPr>
        <w:t>5</w:t>
      </w:r>
      <w:r w:rsidRPr="00A01009">
        <w:rPr>
          <w:rFonts w:cs="Times New Roman"/>
          <w:noProof/>
          <w:szCs w:val="24"/>
        </w:rPr>
        <w:t>: 337.</w:t>
      </w:r>
    </w:p>
    <w:p w14:paraId="61CD5D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ouwers, M., Bader, R., Haring, M., van Driel, R., de Laat, W., and Stam, M.</w:t>
      </w:r>
      <w:r w:rsidRPr="00A01009">
        <w:rPr>
          <w:rFonts w:cs="Times New Roman"/>
          <w:noProof/>
          <w:szCs w:val="24"/>
        </w:rPr>
        <w:t xml:space="preserve"> (2009). Tissue- and expression level-specific chromatin looping at maize b1 epialleles. Plant Cell </w:t>
      </w:r>
      <w:r w:rsidRPr="00A01009">
        <w:rPr>
          <w:rFonts w:cs="Times New Roman"/>
          <w:b/>
          <w:bCs/>
          <w:noProof/>
          <w:szCs w:val="24"/>
        </w:rPr>
        <w:t>21</w:t>
      </w:r>
      <w:r w:rsidRPr="00A01009">
        <w:rPr>
          <w:rFonts w:cs="Times New Roman"/>
          <w:noProof/>
          <w:szCs w:val="24"/>
        </w:rPr>
        <w:t>: 832–42.</w:t>
      </w:r>
    </w:p>
    <w:p w14:paraId="1E7BAB3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ason, M.G., Jha, D., Salt, D.E., Tester, M., Hill, K., Kieber, J.J., and Eric Schaller, G.</w:t>
      </w:r>
      <w:r w:rsidRPr="00A01009">
        <w:rPr>
          <w:rFonts w:cs="Times New Roman"/>
          <w:noProof/>
          <w:szCs w:val="24"/>
        </w:rPr>
        <w:t xml:space="preserve"> (2010). Type-B response regulators ARR1 and ARR12 regulate expression of AtHKT1;1 and accumulation of sodium in Arabidopsis shoots. Plant J. </w:t>
      </w:r>
      <w:r w:rsidRPr="00A01009">
        <w:rPr>
          <w:rFonts w:cs="Times New Roman"/>
          <w:b/>
          <w:bCs/>
          <w:noProof/>
          <w:szCs w:val="24"/>
        </w:rPr>
        <w:t>64</w:t>
      </w:r>
      <w:r w:rsidRPr="00A01009">
        <w:rPr>
          <w:rFonts w:cs="Times New Roman"/>
          <w:noProof/>
          <w:szCs w:val="24"/>
        </w:rPr>
        <w:t>: 753–763.</w:t>
      </w:r>
    </w:p>
    <w:p w14:paraId="09631A3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cMullen, M.D. et al.</w:t>
      </w:r>
      <w:r w:rsidRPr="00A01009">
        <w:rPr>
          <w:rFonts w:cs="Times New Roman"/>
          <w:noProof/>
          <w:szCs w:val="24"/>
        </w:rPr>
        <w:t xml:space="preserve"> (2009). Genetic properties of the maize nested association mapping population. Science </w:t>
      </w:r>
      <w:r w:rsidRPr="00A01009">
        <w:rPr>
          <w:rFonts w:cs="Times New Roman"/>
          <w:b/>
          <w:bCs/>
          <w:noProof/>
          <w:szCs w:val="24"/>
        </w:rPr>
        <w:t>325</w:t>
      </w:r>
      <w:r w:rsidRPr="00A01009">
        <w:rPr>
          <w:rFonts w:cs="Times New Roman"/>
          <w:noProof/>
          <w:szCs w:val="24"/>
        </w:rPr>
        <w:t>: 737–40.</w:t>
      </w:r>
    </w:p>
    <w:p w14:paraId="39F2932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ixedHTSeq GitHub Repository</w:t>
      </w:r>
      <w:r w:rsidRPr="00A01009">
        <w:rPr>
          <w:rFonts w:cs="Times New Roman"/>
          <w:noProof/>
          <w:szCs w:val="24"/>
        </w:rPr>
        <w:t>.</w:t>
      </w:r>
    </w:p>
    <w:p w14:paraId="2A03A50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chida, K., Uehara-Yamaguchi, Y., Yoshida, T., Sakurai, T., and Shinozaki, K.</w:t>
      </w:r>
      <w:r w:rsidRPr="00A01009">
        <w:rPr>
          <w:rFonts w:cs="Times New Roman"/>
          <w:noProof/>
          <w:szCs w:val="24"/>
        </w:rPr>
        <w:t xml:space="preserve"> (2011). Global landscape of a co-expressed gene network in barley and its application to gene discovery in Triticeae crops. Plant Cell Physiol. </w:t>
      </w:r>
      <w:r w:rsidRPr="00A01009">
        <w:rPr>
          <w:rFonts w:cs="Times New Roman"/>
          <w:b/>
          <w:bCs/>
          <w:noProof/>
          <w:szCs w:val="24"/>
        </w:rPr>
        <w:t>52</w:t>
      </w:r>
      <w:r w:rsidRPr="00A01009">
        <w:rPr>
          <w:rFonts w:cs="Times New Roman"/>
          <w:noProof/>
          <w:szCs w:val="24"/>
        </w:rPr>
        <w:t>: 785–803.</w:t>
      </w:r>
    </w:p>
    <w:p w14:paraId="68DE7B9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naco, M.K. et al.</w:t>
      </w:r>
      <w:r w:rsidRPr="00A01009">
        <w:rPr>
          <w:rFonts w:cs="Times New Roman"/>
          <w:noProof/>
          <w:szCs w:val="24"/>
        </w:rPr>
        <w:t xml:space="preserve"> (2013). Maize Metabolic Network Construction and Transcriptome Analysis. Plant Genome </w:t>
      </w:r>
      <w:r w:rsidRPr="00A01009">
        <w:rPr>
          <w:rFonts w:cs="Times New Roman"/>
          <w:b/>
          <w:bCs/>
          <w:noProof/>
          <w:szCs w:val="24"/>
        </w:rPr>
        <w:t>6</w:t>
      </w:r>
      <w:r w:rsidRPr="00A01009">
        <w:rPr>
          <w:rFonts w:cs="Times New Roman"/>
          <w:noProof/>
          <w:szCs w:val="24"/>
        </w:rPr>
        <w:t>: 0.</w:t>
      </w:r>
    </w:p>
    <w:p w14:paraId="3A385AB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rrell, P.L., Toleno, D.M., Lundy, K.E., and Clegg, M.T.</w:t>
      </w:r>
      <w:r w:rsidRPr="00A01009">
        <w:rPr>
          <w:rFonts w:cs="Times New Roman"/>
          <w:noProof/>
          <w:szCs w:val="24"/>
        </w:rPr>
        <w:t xml:space="preserve"> (2005). Low levels of linkage disequilibrium in wild barley (Hordeum vulgare ssp. spontaneum) despite high rates of self-fertilization. Proc. Natl. Acad. Sci. U. S. A. </w:t>
      </w:r>
      <w:r w:rsidRPr="00A01009">
        <w:rPr>
          <w:rFonts w:cs="Times New Roman"/>
          <w:b/>
          <w:bCs/>
          <w:noProof/>
          <w:szCs w:val="24"/>
        </w:rPr>
        <w:t>102</w:t>
      </w:r>
      <w:r w:rsidRPr="00A01009">
        <w:rPr>
          <w:rFonts w:cs="Times New Roman"/>
          <w:noProof/>
          <w:szCs w:val="24"/>
        </w:rPr>
        <w:t>: 2442–2447.</w:t>
      </w:r>
    </w:p>
    <w:p w14:paraId="1EFC4EC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Obayashi, T., Okamura, Y., Ito, S., Tadaka, S., Aoki, Y., Shirota, M., and Kinoshita, K.</w:t>
      </w:r>
      <w:r w:rsidRPr="00A01009">
        <w:rPr>
          <w:rFonts w:cs="Times New Roman"/>
          <w:noProof/>
          <w:szCs w:val="24"/>
        </w:rPr>
        <w:t xml:space="preserve"> (2014). ATTED-II in 2014: Evaluation of Gene Coexpression in Agriculturally Important Plants. Plant Cell Physiol. </w:t>
      </w:r>
      <w:r w:rsidRPr="00A01009">
        <w:rPr>
          <w:rFonts w:cs="Times New Roman"/>
          <w:b/>
          <w:bCs/>
          <w:noProof/>
          <w:szCs w:val="24"/>
        </w:rPr>
        <w:t>55</w:t>
      </w:r>
      <w:r w:rsidRPr="00A01009">
        <w:rPr>
          <w:rFonts w:cs="Times New Roman"/>
          <w:noProof/>
          <w:szCs w:val="24"/>
        </w:rPr>
        <w:t>: e6–e6.</w:t>
      </w:r>
    </w:p>
    <w:p w14:paraId="5066382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Ozaki, S. et al.</w:t>
      </w:r>
      <w:r w:rsidRPr="00A01009">
        <w:rPr>
          <w:rFonts w:cs="Times New Roman"/>
          <w:noProof/>
          <w:szCs w:val="24"/>
        </w:rPr>
        <w:t xml:space="preserve"> (2010). Coexpression analysis of tomato genes and experimental verification of coordinated expression of genes found in a functionally enriched coexpression module. DNA Res. </w:t>
      </w:r>
      <w:r w:rsidRPr="00A01009">
        <w:rPr>
          <w:rFonts w:cs="Times New Roman"/>
          <w:b/>
          <w:bCs/>
          <w:noProof/>
          <w:szCs w:val="24"/>
        </w:rPr>
        <w:t>17</w:t>
      </w:r>
      <w:r w:rsidRPr="00A01009">
        <w:rPr>
          <w:rFonts w:cs="Times New Roman"/>
          <w:noProof/>
          <w:szCs w:val="24"/>
        </w:rPr>
        <w:t>: 105–16.</w:t>
      </w:r>
    </w:p>
    <w:p w14:paraId="7C8400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Peiffer, J.A., Romay, M.C., Gore, M.A., Flint-Garcia, S.A., Zhang, Z., Millard, M.J., Gardner, C.A.C., McMullen, M.D., Holland, J.B., Bradbury, P.J., and Buckler, E.S.</w:t>
      </w:r>
      <w:r w:rsidRPr="00A01009">
        <w:rPr>
          <w:rFonts w:cs="Times New Roman"/>
          <w:noProof/>
          <w:szCs w:val="24"/>
        </w:rPr>
        <w:t xml:space="preserve"> (2014). The Genetic Architecture of Maize Height. Genetics.</w:t>
      </w:r>
    </w:p>
    <w:p w14:paraId="6F1B2A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QTeller</w:t>
      </w:r>
      <w:r w:rsidRPr="00A01009">
        <w:rPr>
          <w:rFonts w:cs="Times New Roman"/>
          <w:noProof/>
          <w:szCs w:val="24"/>
        </w:rPr>
        <w:t>.</w:t>
      </w:r>
    </w:p>
    <w:p w14:paraId="003433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itchie, M.D., Holzinger, E.R., Li, R., Pendergrass, S.A., and Kim, D.</w:t>
      </w:r>
      <w:r w:rsidRPr="00A01009">
        <w:rPr>
          <w:rFonts w:cs="Times New Roman"/>
          <w:noProof/>
          <w:szCs w:val="24"/>
        </w:rPr>
        <w:t xml:space="preserve"> (2015). Methods of integrating data to uncover genotype–phenotype interactions. Nat. Rev. Genet. </w:t>
      </w:r>
      <w:r w:rsidRPr="00A01009">
        <w:rPr>
          <w:rFonts w:cs="Times New Roman"/>
          <w:b/>
          <w:bCs/>
          <w:noProof/>
          <w:szCs w:val="24"/>
        </w:rPr>
        <w:t>16</w:t>
      </w:r>
      <w:r w:rsidRPr="00A01009">
        <w:rPr>
          <w:rFonts w:cs="Times New Roman"/>
          <w:noProof/>
          <w:szCs w:val="24"/>
        </w:rPr>
        <w:t>: 85–97.</w:t>
      </w:r>
    </w:p>
    <w:p w14:paraId="6DAF7F96"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ston, R.L., Gao, J., Murcha, M.W., Whelan, J., and Benning, C.</w:t>
      </w:r>
      <w:r w:rsidRPr="00A01009">
        <w:rPr>
          <w:rFonts w:cs="Times New Roman"/>
          <w:noProof/>
          <w:szCs w:val="24"/>
        </w:rPr>
        <w:t xml:space="preserve"> (2012). TGD1, -2, and -3 proteins involved in lipid trafficking form ATP-binding cassette (ABC) transporter with multiple substrate-binding proteins. J. Biol. Chem. </w:t>
      </w:r>
      <w:r w:rsidRPr="00A01009">
        <w:rPr>
          <w:rFonts w:cs="Times New Roman"/>
          <w:b/>
          <w:bCs/>
          <w:noProof/>
          <w:szCs w:val="24"/>
        </w:rPr>
        <w:t>287</w:t>
      </w:r>
      <w:r w:rsidRPr="00A01009">
        <w:rPr>
          <w:rFonts w:cs="Times New Roman"/>
          <w:noProof/>
          <w:szCs w:val="24"/>
        </w:rPr>
        <w:t>: 21406–21415.</w:t>
      </w:r>
    </w:p>
    <w:p w14:paraId="00BE947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tival, M. and Petretto, E.</w:t>
      </w:r>
      <w:r w:rsidRPr="00A01009">
        <w:rPr>
          <w:rFonts w:cs="Times New Roman"/>
          <w:noProof/>
          <w:szCs w:val="24"/>
        </w:rPr>
        <w:t xml:space="preserve"> (2014). Leveraging gene co-expression networks to pinpoint the regulation of complex traits and disease, with a focus on cardiovascular traits. Brief. Funct. Genomics </w:t>
      </w:r>
      <w:r w:rsidRPr="00A01009">
        <w:rPr>
          <w:rFonts w:cs="Times New Roman"/>
          <w:b/>
          <w:bCs/>
          <w:noProof/>
          <w:szCs w:val="24"/>
        </w:rPr>
        <w:t>13</w:t>
      </w:r>
      <w:r w:rsidRPr="00A01009">
        <w:rPr>
          <w:rFonts w:cs="Times New Roman"/>
          <w:noProof/>
          <w:szCs w:val="24"/>
        </w:rPr>
        <w:t>: 66–78.</w:t>
      </w:r>
    </w:p>
    <w:p w14:paraId="2A5305A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arkar, N.K., Kim, Y.-K., and Grover, A.</w:t>
      </w:r>
      <w:r w:rsidRPr="00A01009">
        <w:rPr>
          <w:rFonts w:cs="Times New Roman"/>
          <w:noProof/>
          <w:szCs w:val="24"/>
        </w:rPr>
        <w:t xml:space="preserve"> (2014). Coexpression network analysis associated with call of rice seedlings for encountering heat stress. Plant Mol. Biol. </w:t>
      </w:r>
      <w:r w:rsidRPr="00A01009">
        <w:rPr>
          <w:rFonts w:cs="Times New Roman"/>
          <w:b/>
          <w:bCs/>
          <w:noProof/>
          <w:szCs w:val="24"/>
        </w:rPr>
        <w:t>84</w:t>
      </w:r>
      <w:r w:rsidRPr="00A01009">
        <w:rPr>
          <w:rFonts w:cs="Times New Roman"/>
          <w:noProof/>
          <w:szCs w:val="24"/>
        </w:rPr>
        <w:t>: 125–143.</w:t>
      </w:r>
    </w:p>
    <w:p w14:paraId="4E0BCE4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et al.</w:t>
      </w:r>
      <w:r w:rsidRPr="00A01009">
        <w:rPr>
          <w:rFonts w:cs="Times New Roman"/>
          <w:noProof/>
          <w:szCs w:val="24"/>
        </w:rPr>
        <w:t xml:space="preserve"> (2014a).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5F44DA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b).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85393B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c).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957FA4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d).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F2A35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Michno, J.-M., and Myers, C.L.</w:t>
      </w:r>
      <w:r w:rsidRPr="00A01009">
        <w:rPr>
          <w:rFonts w:cs="Times New Roman"/>
          <w:noProof/>
          <w:szCs w:val="24"/>
        </w:rPr>
        <w:t xml:space="preserve"> (2016). Unraveling gene function in agricultural species using gene co-expression networks. Biochim. Biophys. Acta - Gene Regul. Mech.</w:t>
      </w:r>
    </w:p>
    <w:p w14:paraId="115F3E3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ubert, M., Ermini, L., Der Sarkissian, C., Jónsson, H., Ginolhac, A., Schaefer, R., Martin, M.D., Fernández, R., Kircher, M., McCue, M., Willerslev, E., and Orlando, L.</w:t>
      </w:r>
      <w:r w:rsidRPr="00A01009">
        <w:rPr>
          <w:rFonts w:cs="Times New Roman"/>
          <w:noProof/>
          <w:szCs w:val="24"/>
        </w:rPr>
        <w:t xml:space="preserve"> (2014). Characterization of ancient and modern genomes by SNP detection and phylogenomic and metagenomic analysis using PALEOMIX. Nat. Protoc. </w:t>
      </w:r>
      <w:r w:rsidRPr="00A01009">
        <w:rPr>
          <w:rFonts w:cs="Times New Roman"/>
          <w:b/>
          <w:bCs/>
          <w:noProof/>
          <w:szCs w:val="24"/>
        </w:rPr>
        <w:t>9</w:t>
      </w:r>
      <w:r w:rsidRPr="00A01009">
        <w:rPr>
          <w:rFonts w:cs="Times New Roman"/>
          <w:noProof/>
          <w:szCs w:val="24"/>
        </w:rPr>
        <w:t>: 1056–82.</w:t>
      </w:r>
    </w:p>
    <w:p w14:paraId="0DE35D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him, J.E., Bang, C., Yang, S., Lee, T., Hwang, S., Kim, C.Y., Singh-Blom, U.M., Marcotte, E.M., and Lee, I.</w:t>
      </w:r>
      <w:r w:rsidRPr="00A01009">
        <w:rPr>
          <w:rFonts w:cs="Times New Roman"/>
          <w:noProof/>
          <w:szCs w:val="24"/>
        </w:rPr>
        <w:t xml:space="preserve"> (2017). GWAB: a web server for the network-based boosting of human genome-wide association data. Nucleic Acids Res. </w:t>
      </w:r>
      <w:r w:rsidRPr="00A01009">
        <w:rPr>
          <w:rFonts w:cs="Times New Roman"/>
          <w:b/>
          <w:bCs/>
          <w:noProof/>
          <w:szCs w:val="24"/>
        </w:rPr>
        <w:t>45</w:t>
      </w:r>
      <w:r w:rsidRPr="00A01009">
        <w:rPr>
          <w:rFonts w:cs="Times New Roman"/>
          <w:noProof/>
          <w:szCs w:val="24"/>
        </w:rPr>
        <w:t>: W154–W161.</w:t>
      </w:r>
    </w:p>
    <w:p w14:paraId="6680886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telpflug, S.C., Rajandeep, S., Vaillancourt, B., Hirsch, C.N., Buell, C.R., Leon, N. De, and Kaeppler, S.M.</w:t>
      </w:r>
      <w:r w:rsidRPr="00A01009">
        <w:rPr>
          <w:rFonts w:cs="Times New Roman"/>
          <w:noProof/>
          <w:szCs w:val="24"/>
        </w:rPr>
        <w:t xml:space="preserve"> (2015). An expanded maize gene expression atlas based on RNA-sequencing and its use to explore root development. Plant Genome: 314–362.</w:t>
      </w:r>
    </w:p>
    <w:p w14:paraId="6BFDC14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a). Reshaping of the maize transcriptome by domestication. PNAS </w:t>
      </w:r>
      <w:r w:rsidRPr="00A01009">
        <w:rPr>
          <w:rFonts w:cs="Times New Roman"/>
          <w:b/>
          <w:bCs/>
          <w:noProof/>
          <w:szCs w:val="24"/>
        </w:rPr>
        <w:t>109</w:t>
      </w:r>
      <w:r w:rsidRPr="00A01009">
        <w:rPr>
          <w:rFonts w:cs="Times New Roman"/>
          <w:noProof/>
          <w:szCs w:val="24"/>
        </w:rPr>
        <w:t>: 11878–11883.</w:t>
      </w:r>
    </w:p>
    <w:p w14:paraId="00ED26F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b). Reshaping of the maize transcriptome by domestication. Proc. Natl. Acad. Sci. U. S. A. </w:t>
      </w:r>
      <w:r w:rsidRPr="00A01009">
        <w:rPr>
          <w:rFonts w:cs="Times New Roman"/>
          <w:b/>
          <w:bCs/>
          <w:noProof/>
          <w:szCs w:val="24"/>
        </w:rPr>
        <w:t>109</w:t>
      </w:r>
      <w:r w:rsidRPr="00A01009">
        <w:rPr>
          <w:rFonts w:cs="Times New Roman"/>
          <w:noProof/>
          <w:szCs w:val="24"/>
        </w:rPr>
        <w:t>.</w:t>
      </w:r>
    </w:p>
    <w:p w14:paraId="24FCF84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cke, E., Korfhage, C., Michel, D., Maddaloni, M., Motto, M., Lanzini, S., Salamini, F., and D??ring, H.</w:t>
      </w:r>
      <w:r w:rsidRPr="00A01009">
        <w:rPr>
          <w:rFonts w:ascii="Times New Roman" w:hAnsi="Times New Roman" w:cs="Times New Roman"/>
          <w:b/>
          <w:bCs/>
          <w:noProof/>
          <w:szCs w:val="24"/>
        </w:rPr>
        <w:t> </w:t>
      </w:r>
      <w:r w:rsidRPr="00A01009">
        <w:rPr>
          <w:rFonts w:cs="Times New Roman"/>
          <w:b/>
          <w:bCs/>
          <w:noProof/>
          <w:szCs w:val="24"/>
        </w:rPr>
        <w:t>???P</w:t>
      </w:r>
      <w:r w:rsidRPr="00A01009">
        <w:rPr>
          <w:rFonts w:cs="Times New Roman"/>
          <w:noProof/>
          <w:szCs w:val="24"/>
        </w:rPr>
        <w:t xml:space="preserve"> (1995). Transposon tagging of the maize Glossy2 locus with the transposable element En/Spm. Plant J. </w:t>
      </w:r>
      <w:r w:rsidRPr="00A01009">
        <w:rPr>
          <w:rFonts w:cs="Times New Roman"/>
          <w:b/>
          <w:bCs/>
          <w:noProof/>
          <w:szCs w:val="24"/>
        </w:rPr>
        <w:t>8</w:t>
      </w:r>
      <w:r w:rsidRPr="00A01009">
        <w:rPr>
          <w:rFonts w:cs="Times New Roman"/>
          <w:noProof/>
          <w:szCs w:val="24"/>
        </w:rPr>
        <w:t>: 907–917.</w:t>
      </w:r>
    </w:p>
    <w:p w14:paraId="17CE4D4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şan, M., Musso, G., Hao, T., Vidal, M., Macrae, C. a, and Roth, F.P.</w:t>
      </w:r>
      <w:r w:rsidRPr="00A01009">
        <w:rPr>
          <w:rFonts w:cs="Times New Roman"/>
          <w:noProof/>
          <w:szCs w:val="24"/>
        </w:rPr>
        <w:t xml:space="preserve"> (2014). Selecting causal genes from genome-wide association studies via functionally coherent subnetworks. </w:t>
      </w:r>
      <w:r w:rsidRPr="00A01009">
        <w:rPr>
          <w:rFonts w:cs="Times New Roman"/>
          <w:b/>
          <w:bCs/>
          <w:noProof/>
          <w:szCs w:val="24"/>
        </w:rPr>
        <w:t>12</w:t>
      </w:r>
      <w:r w:rsidRPr="00A01009">
        <w:rPr>
          <w:rFonts w:cs="Times New Roman"/>
          <w:noProof/>
          <w:szCs w:val="24"/>
        </w:rPr>
        <w:t>.</w:t>
      </w:r>
    </w:p>
    <w:p w14:paraId="6077A80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ian, F., Bradbury, P.J., Brown, P.J., Hung, H., Sun, Q., Flint-Garcia, S., Rocheford, T.R., McMullen, M.D., Holland, J.B., and Buckler, E.S.</w:t>
      </w:r>
      <w:r w:rsidRPr="00A01009">
        <w:rPr>
          <w:rFonts w:cs="Times New Roman"/>
          <w:noProof/>
          <w:szCs w:val="24"/>
        </w:rPr>
        <w:t xml:space="preserve"> (2011). Genome-wide association study of leaf architecture in the maize nested association mapping population. Nat. Genet. </w:t>
      </w:r>
      <w:r w:rsidRPr="00A01009">
        <w:rPr>
          <w:rFonts w:cs="Times New Roman"/>
          <w:b/>
          <w:bCs/>
          <w:noProof/>
          <w:szCs w:val="24"/>
        </w:rPr>
        <w:t>43</w:t>
      </w:r>
      <w:r w:rsidRPr="00A01009">
        <w:rPr>
          <w:rFonts w:cs="Times New Roman"/>
          <w:noProof/>
          <w:szCs w:val="24"/>
        </w:rPr>
        <w:t>: 159–62.</w:t>
      </w:r>
    </w:p>
    <w:p w14:paraId="6976B13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USDA</w:t>
      </w:r>
      <w:r w:rsidRPr="00A01009">
        <w:rPr>
          <w:rFonts w:cs="Times New Roman"/>
          <w:noProof/>
          <w:szCs w:val="24"/>
        </w:rPr>
        <w:t xml:space="preserve"> (2016). Crop Production 2015 Summary.</w:t>
      </w:r>
    </w:p>
    <w:p w14:paraId="097A16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Valdar, W., Holmes, C.C., Mott, R., and Flint, J.</w:t>
      </w:r>
      <w:r w:rsidRPr="00A01009">
        <w:rPr>
          <w:rFonts w:cs="Times New Roman"/>
          <w:noProof/>
          <w:szCs w:val="24"/>
        </w:rPr>
        <w:t xml:space="preserve"> (2009). Mapping in structured populations by resample model averaging. Genetics </w:t>
      </w:r>
      <w:r w:rsidRPr="00A01009">
        <w:rPr>
          <w:rFonts w:cs="Times New Roman"/>
          <w:b/>
          <w:bCs/>
          <w:noProof/>
          <w:szCs w:val="24"/>
        </w:rPr>
        <w:t>182</w:t>
      </w:r>
      <w:r w:rsidRPr="00A01009">
        <w:rPr>
          <w:rFonts w:cs="Times New Roman"/>
          <w:noProof/>
          <w:szCs w:val="24"/>
        </w:rPr>
        <w:t>: 1263–77.</w:t>
      </w:r>
    </w:p>
    <w:p w14:paraId="2BCE4A8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llace, J.G., Bradbury, P.J., Zhang, N., Gibon, Y., Stitt, M., and Buckler, E.S.</w:t>
      </w:r>
      <w:r w:rsidRPr="00A01009">
        <w:rPr>
          <w:rFonts w:cs="Times New Roman"/>
          <w:noProof/>
          <w:szCs w:val="24"/>
        </w:rPr>
        <w:t xml:space="preserve"> (2014). Association mapping across numerous traits reveals patterns of functional variation in maize. PLoS Genet. </w:t>
      </w:r>
      <w:r w:rsidRPr="00A01009">
        <w:rPr>
          <w:rFonts w:cs="Times New Roman"/>
          <w:b/>
          <w:bCs/>
          <w:noProof/>
          <w:szCs w:val="24"/>
        </w:rPr>
        <w:t>10</w:t>
      </w:r>
      <w:r w:rsidRPr="00A01009">
        <w:rPr>
          <w:rFonts w:cs="Times New Roman"/>
          <w:noProof/>
          <w:szCs w:val="24"/>
        </w:rPr>
        <w:t>: e1004845.</w:t>
      </w:r>
    </w:p>
    <w:p w14:paraId="240EF5D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ng, X., Elling, A.A., Li, X., Li, N., Peng, Z., He, G., Sun, H., Qi, Y., Liu, X.S., and Deng, X.W.</w:t>
      </w:r>
      <w:r w:rsidRPr="00A01009">
        <w:rPr>
          <w:rFonts w:cs="Times New Roman"/>
          <w:noProof/>
          <w:szCs w:val="24"/>
        </w:rPr>
        <w:t xml:space="preserve"> (2009). Genome-Wide and Organ-Specific Landscapes of Epigenetic Modifications and Their Relationships to mRNA and Small RNA Transcriptomes in Maize. Plant Cell Online </w:t>
      </w:r>
      <w:r w:rsidRPr="00A01009">
        <w:rPr>
          <w:rFonts w:cs="Times New Roman"/>
          <w:b/>
          <w:bCs/>
          <w:noProof/>
          <w:szCs w:val="24"/>
        </w:rPr>
        <w:t>21</w:t>
      </w:r>
      <w:r w:rsidRPr="00A01009">
        <w:rPr>
          <w:rFonts w:cs="Times New Roman"/>
          <w:noProof/>
          <w:szCs w:val="24"/>
        </w:rPr>
        <w:t>: 1053–1069.</w:t>
      </w:r>
    </w:p>
    <w:p w14:paraId="6CFAF5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en, Z. et al.</w:t>
      </w:r>
      <w:r w:rsidRPr="00A01009">
        <w:rPr>
          <w:rFonts w:cs="Times New Roman"/>
          <w:noProof/>
          <w:szCs w:val="24"/>
        </w:rPr>
        <w:t xml:space="preserve"> (2018). Integrating GWAS and gene expression data for functional characterization of resistance to white mold in soybean. Plant Biotechnol. J.: 1–11.</w:t>
      </w:r>
    </w:p>
    <w:p w14:paraId="72AFD8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ld, M., Davi??re, J.M., Regnault, T., Sakvarelidze-Achard, L., Carrera, E., Lopez Diaz, I., Cayrel, A., Dubeaux, G., Vert, G., and Achard, P.</w:t>
      </w:r>
      <w:r w:rsidRPr="00A01009">
        <w:rPr>
          <w:rFonts w:cs="Times New Roman"/>
          <w:noProof/>
          <w:szCs w:val="24"/>
        </w:rPr>
        <w:t xml:space="preserve"> (2016). Tissue-Specific Regulation of Gibberellin Signaling Fine-Tunes Arabidopsis Iron-Deficiency Responses. Dev. Cell </w:t>
      </w:r>
      <w:r w:rsidRPr="00A01009">
        <w:rPr>
          <w:rFonts w:cs="Times New Roman"/>
          <w:b/>
          <w:bCs/>
          <w:noProof/>
          <w:szCs w:val="24"/>
        </w:rPr>
        <w:t>37</w:t>
      </w:r>
      <w:r w:rsidRPr="00A01009">
        <w:rPr>
          <w:rFonts w:cs="Times New Roman"/>
          <w:noProof/>
          <w:szCs w:val="24"/>
        </w:rPr>
        <w:t>: 190–200.</w:t>
      </w:r>
    </w:p>
    <w:p w14:paraId="5F07C00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nkler, R.G. and Freeling, M.</w:t>
      </w:r>
      <w:r w:rsidRPr="00A01009">
        <w:rPr>
          <w:rFonts w:cs="Times New Roman"/>
          <w:noProof/>
          <w:szCs w:val="24"/>
        </w:rPr>
        <w:t xml:space="preserve"> (1994). Physiological genetics of the dominant gibberellin-nonresponsive maize dwarfs, Dwart8 and Dwart9. Planta </w:t>
      </w:r>
      <w:r w:rsidRPr="00A01009">
        <w:rPr>
          <w:rFonts w:cs="Times New Roman"/>
          <w:b/>
          <w:bCs/>
          <w:noProof/>
          <w:szCs w:val="24"/>
        </w:rPr>
        <w:t>193</w:t>
      </w:r>
      <w:r w:rsidRPr="00A01009">
        <w:rPr>
          <w:rFonts w:cs="Times New Roman"/>
          <w:noProof/>
          <w:szCs w:val="24"/>
        </w:rPr>
        <w:t>: 341–348.</w:t>
      </w:r>
    </w:p>
    <w:p w14:paraId="475EAFF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olfe, C.J., Kohane, I.S., and Butte, A.J.</w:t>
      </w:r>
      <w:r w:rsidRPr="00A01009">
        <w:rPr>
          <w:rFonts w:cs="Times New Roman"/>
          <w:noProof/>
          <w:szCs w:val="24"/>
        </w:rPr>
        <w:t xml:space="preserve"> (2005). Systematic survey reveals general applicability of “guilt-by-association” within gene coexpression networks. BMC Bioinformatics </w:t>
      </w:r>
      <w:r w:rsidRPr="00A01009">
        <w:rPr>
          <w:rFonts w:cs="Times New Roman"/>
          <w:b/>
          <w:bCs/>
          <w:noProof/>
          <w:szCs w:val="24"/>
        </w:rPr>
        <w:t>6</w:t>
      </w:r>
      <w:r w:rsidRPr="00A01009">
        <w:rPr>
          <w:rFonts w:cs="Times New Roman"/>
          <w:noProof/>
          <w:szCs w:val="24"/>
        </w:rPr>
        <w:t>: 227.</w:t>
      </w:r>
    </w:p>
    <w:p w14:paraId="1691BEB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ray, G.A.</w:t>
      </w:r>
      <w:r w:rsidRPr="00A01009">
        <w:rPr>
          <w:rFonts w:cs="Times New Roman"/>
          <w:noProof/>
          <w:szCs w:val="24"/>
        </w:rPr>
        <w:t xml:space="preserve"> (2007). The evolutionary significance of cis-regulatory mutations. Nat. Rev. Genet. </w:t>
      </w:r>
      <w:r w:rsidRPr="00A01009">
        <w:rPr>
          <w:rFonts w:cs="Times New Roman"/>
          <w:b/>
          <w:bCs/>
          <w:noProof/>
          <w:szCs w:val="24"/>
        </w:rPr>
        <w:t>8</w:t>
      </w:r>
      <w:r w:rsidRPr="00A01009">
        <w:rPr>
          <w:rFonts w:cs="Times New Roman"/>
          <w:noProof/>
          <w:szCs w:val="24"/>
        </w:rPr>
        <w:t>: 206–16.</w:t>
      </w:r>
    </w:p>
    <w:p w14:paraId="704E7BD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Zheng, Z.-L. and Zhao, Y.</w:t>
      </w:r>
      <w:r w:rsidRPr="00A01009">
        <w:rPr>
          <w:rFonts w:cs="Times New Roman"/>
          <w:noProof/>
          <w:szCs w:val="24"/>
        </w:rPr>
        <w:t xml:space="preserve"> (2013). Transcriptome comparison and gene coexpression network analysis provide a systems view of citrus response to “Candidatus Liberibacter asiaticus” infection. BMC Genomics </w:t>
      </w:r>
      <w:r w:rsidRPr="00A01009">
        <w:rPr>
          <w:rFonts w:cs="Times New Roman"/>
          <w:b/>
          <w:bCs/>
          <w:noProof/>
          <w:szCs w:val="24"/>
        </w:rPr>
        <w:t>14</w:t>
      </w:r>
      <w:r w:rsidRPr="00A01009">
        <w:rPr>
          <w:rFonts w:cs="Times New Roman"/>
          <w:noProof/>
          <w:szCs w:val="24"/>
        </w:rPr>
        <w:t>: 27.</w:t>
      </w:r>
    </w:p>
    <w:p w14:paraId="0DF12579" w14:textId="77777777" w:rsidR="00A01009" w:rsidRPr="00A01009" w:rsidRDefault="00A01009" w:rsidP="00A01009">
      <w:pPr>
        <w:widowControl w:val="0"/>
        <w:autoSpaceDE w:val="0"/>
        <w:autoSpaceDN w:val="0"/>
        <w:adjustRightInd w:val="0"/>
        <w:spacing w:line="360" w:lineRule="auto"/>
        <w:ind w:left="480" w:hanging="480"/>
        <w:rPr>
          <w:noProof/>
        </w:rPr>
      </w:pPr>
      <w:r w:rsidRPr="00A01009">
        <w:rPr>
          <w:rFonts w:cs="Times New Roman"/>
          <w:b/>
          <w:bCs/>
          <w:noProof/>
          <w:szCs w:val="24"/>
        </w:rPr>
        <w:t>Ziegler, G., Kear, P.J., Wu, D., Ziyomo, C., Lipka, A.E., Gore, M., Hoekenga, O., and Baxter, I.</w:t>
      </w:r>
      <w:r w:rsidRPr="00A01009">
        <w:rPr>
          <w:rFonts w:cs="Times New Roman"/>
          <w:noProof/>
          <w:szCs w:val="24"/>
        </w:rPr>
        <w:t xml:space="preserve"> (2017). Elemental Accumulation in Kernels of the Maize Nested Association Mapping Panel Reveals Signals of Gene by Environment Interactions. bioRxiv.</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pPr>
      <w:bookmarkStart w:id="14" w:name="_Ref444765587"/>
      <w:r>
        <w:t>Figure 1</w:t>
      </w:r>
      <w:bookmarkEnd w:id="14"/>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pPr>
      <w:bookmarkStart w:id="15" w:name="_Ref487124030"/>
      <w:r>
        <w:t>Figure 2</w:t>
      </w:r>
      <w:bookmarkEnd w:id="15"/>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pPr>
      <w:bookmarkStart w:id="16" w:name="_Ref456807908"/>
      <w:bookmarkStart w:id="17" w:name="_Ref458794783"/>
      <w:r>
        <w:t>Figure 3</w:t>
      </w:r>
      <w:bookmarkEnd w:id="16"/>
      <w:bookmarkEnd w:id="17"/>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pPr>
      <w:bookmarkStart w:id="18" w:name="_Ref458700744"/>
      <w:r>
        <w:t>Figure 4</w:t>
      </w:r>
      <w:bookmarkStart w:id="19" w:name="EditPoint"/>
      <w:bookmarkEnd w:id="18"/>
      <w:bookmarkEnd w:id="19"/>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7916A3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GO terms with significantly co-expressed genes</w:t>
      </w:r>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pPr>
      <w:bookmarkStart w:id="20" w:name="_Ref458721156"/>
      <w:bookmarkStart w:id="21" w:name="_Ref447197618"/>
      <w:r>
        <w:t>Figure 5</w:t>
      </w:r>
      <w:bookmarkEnd w:id="20"/>
      <w:bookmarkEnd w:id="21"/>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5EB0828" w:rsidR="00C85AF2" w:rsidRDefault="00181EDE" w:rsidP="001C401A">
      <w:pPr>
        <w:pStyle w:val="Subtitle"/>
        <w:spacing w:line="360" w:lineRule="auto"/>
      </w:pPr>
      <w:r>
        <w:t xml:space="preserve">GO terms with significantly co-expressed genes </w:t>
      </w:r>
      <w:r w:rsidR="00C85AF2">
        <w:t xml:space="preserve">(density or locality </w:t>
      </w:r>
      <w:r w:rsidR="00C85AF2" w:rsidRPr="00FB5AA5">
        <w:rPr>
          <w:i/>
        </w:rPr>
        <w:t>p</w:t>
      </w:r>
      <w:r w:rsidR="00C85AF2">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00C85AF2" w:rsidRPr="00FB5AA5">
        <w:rPr>
          <w:i/>
        </w:rPr>
        <w:t>x</w:t>
      </w:r>
      <w:r w:rsidR="00C85AF2">
        <w:t xml:space="preserve"> (red curve). GO terms in each network were also split into two subsets based on initial co-expression strength: “strong,” (initial co-expression </w:t>
      </w:r>
      <w:r w:rsidR="00C85AF2" w:rsidRPr="00FB5AA5">
        <w:rPr>
          <w:i/>
        </w:rPr>
        <w:t>p</w:t>
      </w:r>
      <w:r w:rsidR="00C85AF2">
        <w:t xml:space="preserve"> ≤ 0.001; blue curve), and “moderate,” (initial co-expression 0.001 &lt; </w:t>
      </w:r>
      <w:r w:rsidR="00C85AF2" w:rsidRPr="00FB5AA5">
        <w:rPr>
          <w:i/>
        </w:rPr>
        <w:t>p</w:t>
      </w:r>
      <w:r w:rsidR="00C85AF2">
        <w:t xml:space="preserve"> ≤ 0.05; violet curve).</w:t>
      </w:r>
    </w:p>
    <w:p w14:paraId="032B703B" w14:textId="5560CC1F" w:rsidR="003B691E" w:rsidRPr="008B069A" w:rsidRDefault="00E6464F" w:rsidP="001C401A">
      <w:pPr>
        <w:pStyle w:val="Heading2"/>
      </w:pPr>
      <w:bookmarkStart w:id="22" w:name="_Ref485996339"/>
      <w:r>
        <w:t>Figure 6</w:t>
      </w:r>
      <w:bookmarkEnd w:id="22"/>
    </w:p>
    <w:p w14:paraId="347D2EC6" w14:textId="5E113C4F" w:rsidR="003B691E" w:rsidRDefault="003B691E" w:rsidP="00A161F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pPr>
      <w:bookmarkStart w:id="23" w:name="_Ref481757037"/>
      <w:bookmarkStart w:id="24" w:name="_Ref484529183"/>
      <w:r>
        <w:t>Figure</w:t>
      </w:r>
      <w:r w:rsidR="004603F1">
        <w:t xml:space="preserve"> 7</w:t>
      </w:r>
      <w:bookmarkEnd w:id="23"/>
      <w:bookmarkEnd w:id="24"/>
    </w:p>
    <w:p w14:paraId="66B9E9F8" w14:textId="77777777" w:rsidR="00101202" w:rsidRDefault="00101202" w:rsidP="00A161F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pPr>
      <w:bookmarkStart w:id="25" w:name="_Ref484091798"/>
      <w:r>
        <w:t>Figure</w:t>
      </w:r>
      <w:r w:rsidR="004603F1">
        <w:t xml:space="preserve"> 8</w:t>
      </w:r>
      <w:bookmarkEnd w:id="25"/>
    </w:p>
    <w:p w14:paraId="285A6AD7" w14:textId="77777777" w:rsidR="00101202" w:rsidRPr="007B27E5" w:rsidRDefault="00101202" w:rsidP="00A161F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79A49E2B"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r w:rsidR="00F65C23">
        <w:t>congenic wild</w:t>
      </w:r>
      <w:r w:rsidR="00700EEB">
        <w:t>-</w:t>
      </w:r>
      <w:r w:rsidR="00F65C23">
        <w:t>type</w:t>
      </w:r>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D966F0">
      <w:pPr>
        <w:pStyle w:val="Heading1"/>
      </w:pPr>
      <w:r>
        <w:t>Supplementary Tables</w:t>
      </w:r>
    </w:p>
    <w:p w14:paraId="44D70D3C" w14:textId="229D9D75" w:rsidR="00677955" w:rsidRDefault="00677955" w:rsidP="00D966F0">
      <w:pPr>
        <w:pStyle w:val="Heading2"/>
      </w:pPr>
      <w:r>
        <w:t>List of files</w:t>
      </w:r>
    </w:p>
    <w:p w14:paraId="347D9F63" w14:textId="5CB5C86E" w:rsidR="00D966F0" w:rsidRDefault="00D966F0" w:rsidP="00D966F0">
      <w:pPr>
        <w:pStyle w:val="Heading2"/>
      </w:pPr>
      <w:r>
        <w:t>Supp. Table 1</w:t>
      </w:r>
    </w:p>
    <w:p w14:paraId="40856672" w14:textId="56523FCC" w:rsidR="00832CA2" w:rsidRPr="00832CA2" w:rsidRDefault="00832CA2" w:rsidP="00832CA2">
      <w:r>
        <w:t>FullGoDensityLocality.xlsx</w:t>
      </w:r>
    </w:p>
    <w:p w14:paraId="673AA25D" w14:textId="201C13F1" w:rsidR="00D966F0" w:rsidRDefault="00D966F0" w:rsidP="00D966F0">
      <w:pPr>
        <w:pStyle w:val="Heading2"/>
      </w:pPr>
      <w:r>
        <w:t>Supp. Table 2</w:t>
      </w:r>
    </w:p>
    <w:p w14:paraId="7035B88C" w14:textId="3ABBAF04" w:rsidR="00832CA2" w:rsidRPr="00832CA2" w:rsidRDefault="00832CA2" w:rsidP="00832CA2">
      <w:r>
        <w:t>MCLClusterAssignment.xlsx</w:t>
      </w:r>
    </w:p>
    <w:p w14:paraId="2C85D33D" w14:textId="71B2E6EC" w:rsidR="00D966F0" w:rsidRDefault="00D966F0" w:rsidP="00D966F0">
      <w:pPr>
        <w:pStyle w:val="Heading2"/>
      </w:pPr>
      <w:r>
        <w:t>Supp. Table 3</w:t>
      </w:r>
    </w:p>
    <w:p w14:paraId="7751D7DA" w14:textId="7D289486" w:rsidR="00832CA2" w:rsidRPr="00832CA2" w:rsidRDefault="00832CA2" w:rsidP="00832CA2">
      <w:r>
        <w:t>MCLGoEnrichment.xlsx</w:t>
      </w:r>
    </w:p>
    <w:p w14:paraId="33576DB9" w14:textId="1005AE8A" w:rsidR="00D966F0" w:rsidRDefault="00D966F0" w:rsidP="00D966F0">
      <w:pPr>
        <w:pStyle w:val="Heading2"/>
      </w:pPr>
      <w:r>
        <w:t>Supp. Table 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Supp. Table 5</w:t>
      </w:r>
    </w:p>
    <w:p w14:paraId="1C68C4D9" w14:textId="59874789" w:rsidR="00832CA2" w:rsidRPr="00832CA2" w:rsidRDefault="00832CA2" w:rsidP="00832CA2">
      <w:r>
        <w:t>SNP-to-GeneMappingSummary.xlsx</w:t>
      </w:r>
    </w:p>
    <w:p w14:paraId="6C6A7D09" w14:textId="5E39492A" w:rsidR="00D966F0" w:rsidRDefault="00D966F0" w:rsidP="00D966F0">
      <w:pPr>
        <w:pStyle w:val="Heading2"/>
      </w:pPr>
      <w:r>
        <w:t>Supp. Table 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r>
        <w:t>Supp. Table 7</w:t>
      </w:r>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26" w:name="_Ref519515104"/>
      <w:r>
        <w:t>Supp. Table 12</w:t>
      </w:r>
      <w:bookmarkEnd w:id="26"/>
    </w:p>
    <w:p w14:paraId="44A23520" w14:textId="3AECC64E" w:rsidR="00832CA2" w:rsidRDefault="00221987" w:rsidP="00832CA2">
      <w:r w:rsidRPr="00221987">
        <w:t>Supp Table 12 - ZmWallace HPO Summary</w:t>
      </w:r>
      <w:r>
        <w:t>.xlsx</w:t>
      </w:r>
    </w:p>
    <w:p w14:paraId="5CC9EFAC" w14:textId="100329E6" w:rsidR="00CB3408" w:rsidRDefault="00CB3408" w:rsidP="0070742F">
      <w:pPr>
        <w:pStyle w:val="Heading2"/>
      </w:pPr>
      <w:bookmarkStart w:id="27" w:name="_Ref520039029"/>
      <w:r>
        <w:t>Supp</w:t>
      </w:r>
      <w:r w:rsidR="00845A0B">
        <w:t>.</w:t>
      </w:r>
      <w:r>
        <w:t xml:space="preserve"> Table 13</w:t>
      </w:r>
      <w:bookmarkEnd w:id="27"/>
    </w:p>
    <w:p w14:paraId="4529076A" w14:textId="47653854" w:rsidR="00CB3408" w:rsidRDefault="00CB3408" w:rsidP="0070742F">
      <w:r w:rsidRPr="00CB3408">
        <w:t>Supp Table 13 - Wallace Ionome HPO Overlap</w:t>
      </w:r>
      <w:r>
        <w:t>.xlsx</w:t>
      </w:r>
    </w:p>
    <w:p w14:paraId="112ECCA1" w14:textId="7A2D9070" w:rsidR="00467DF9" w:rsidRDefault="00467DF9" w:rsidP="0070742F">
      <w:pPr>
        <w:pStyle w:val="Heading2"/>
      </w:pPr>
      <w:bookmarkStart w:id="28" w:name="_Ref520039627"/>
      <w:r>
        <w:t>Supp. Table 14</w:t>
      </w:r>
      <w:bookmarkEnd w:id="28"/>
    </w:p>
    <w:p w14:paraId="410B22EE" w14:textId="294F2103" w:rsidR="00467DF9" w:rsidRPr="00467DF9" w:rsidRDefault="00467DF9" w:rsidP="0070742F">
      <w:r w:rsidRPr="00467DF9">
        <w:t>Supp Table 14 - HPO Genes Wallace</w:t>
      </w:r>
      <w:r>
        <w:t>.xlsx</w:t>
      </w: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pPr>
      <w:bookmarkStart w:id="29" w:name="_Ref447013206"/>
      <w:r>
        <w:t>Supp. Figure 1</w:t>
      </w:r>
      <w:bookmarkEnd w:id="29"/>
    </w:p>
    <w:p w14:paraId="084FE236" w14:textId="6F277375" w:rsidR="00DB7771" w:rsidRDefault="00DB7771" w:rsidP="00A161FC">
      <w:pPr>
        <w:pStyle w:val="Heading3"/>
      </w:pPr>
      <w:r>
        <w:t>ZmPAN</w:t>
      </w:r>
      <w:r w:rsidR="00145345">
        <w:t xml:space="preserve"> network health</w:t>
      </w:r>
    </w:p>
    <w:p w14:paraId="7BA5F2BA" w14:textId="3A508B37"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r w:rsidR="00EF40FE">
        <w:t>for</w:t>
      </w:r>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r w:rsidR="009C56AB">
        <w:t xml:space="preserve"> Data points are transparent to show denseness.</w:t>
      </w:r>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r w:rsidR="00387864">
        <w:t xml:space="preserve"> </w:t>
      </w:r>
      <w:r w:rsidR="009624EF">
        <w:t>(s</w:t>
      </w:r>
      <w:r w:rsidR="00387864">
        <w:t xml:space="preserve">upports </w:t>
      </w:r>
      <w:r w:rsidR="00387864">
        <w:fldChar w:fldCharType="begin"/>
      </w:r>
      <w:r w:rsidR="00387864">
        <w:instrText xml:space="preserve"> REF _Ref444765587 \h </w:instrText>
      </w:r>
      <w:r w:rsidR="00387864">
        <w:fldChar w:fldCharType="separate"/>
      </w:r>
      <w:r w:rsidR="00387864">
        <w:t>Figure 1</w:t>
      </w:r>
      <w:r w:rsidR="00387864">
        <w:fldChar w:fldCharType="end"/>
      </w:r>
      <w:r w:rsidR="00387864">
        <w:t>)</w:t>
      </w:r>
      <w:r w:rsidRPr="0089736C">
        <w:t>.</w:t>
      </w:r>
    </w:p>
    <w:p w14:paraId="0FCC0CF0" w14:textId="5B7527BF" w:rsidR="00DE6B75" w:rsidRPr="00DE6B75" w:rsidRDefault="001A457D" w:rsidP="001C401A">
      <w:pPr>
        <w:pStyle w:val="Heading2"/>
      </w:pPr>
      <w:bookmarkStart w:id="30" w:name="_Ref447013895"/>
      <w:r>
        <w:t>Supp. Figure 2</w:t>
      </w:r>
      <w:bookmarkEnd w:id="30"/>
    </w:p>
    <w:p w14:paraId="302F6CD2" w14:textId="12E5730F" w:rsidR="00DB7771" w:rsidRPr="00DB7771" w:rsidRDefault="00DB7771" w:rsidP="00A161FC">
      <w:pPr>
        <w:pStyle w:val="Heading3"/>
      </w:pPr>
      <w:r>
        <w:t xml:space="preserve">ZmSAM </w:t>
      </w:r>
      <w:r w:rsidR="00145345">
        <w:t>network heal</w:t>
      </w:r>
      <w:r>
        <w:t>th</w:t>
      </w:r>
    </w:p>
    <w:p w14:paraId="774A1C72" w14:textId="2827DA8C"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r w:rsidR="00EF40FE">
        <w:t>for</w:t>
      </w:r>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Data points are transparent to show denseness.</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r w:rsidR="00387864">
        <w:t xml:space="preserve"> </w:t>
      </w:r>
      <w:r w:rsidR="00FD3325">
        <w:t>(s</w:t>
      </w:r>
      <w:r w:rsidR="00387864">
        <w:t xml:space="preserve">upports </w:t>
      </w:r>
      <w:r w:rsidR="00387864">
        <w:fldChar w:fldCharType="begin"/>
      </w:r>
      <w:r w:rsidR="00387864">
        <w:instrText xml:space="preserve"> REF _Ref444765587 \h </w:instrText>
      </w:r>
      <w:r w:rsidR="00387864">
        <w:fldChar w:fldCharType="separate"/>
      </w:r>
      <w:r w:rsidR="00387864">
        <w:t>Figure 1</w:t>
      </w:r>
      <w:r w:rsidR="00387864">
        <w:fldChar w:fldCharType="end"/>
      </w:r>
      <w:r w:rsidR="00387864">
        <w:t>)</w:t>
      </w:r>
      <w:r w:rsidRPr="008F4971">
        <w:t>.</w:t>
      </w:r>
    </w:p>
    <w:p w14:paraId="3D7B4DED" w14:textId="1942FB55" w:rsidR="00DE6B75" w:rsidRPr="00DE6B75" w:rsidRDefault="001C3822" w:rsidP="001C401A">
      <w:pPr>
        <w:pStyle w:val="Heading2"/>
      </w:pPr>
      <w:bookmarkStart w:id="31" w:name="_Ref447015478"/>
      <w:r>
        <w:t>Supp. Figure 3</w:t>
      </w:r>
      <w:bookmarkEnd w:id="31"/>
    </w:p>
    <w:p w14:paraId="2F6283B4" w14:textId="721D6F03" w:rsidR="00C50EC2" w:rsidRDefault="00C50EC2" w:rsidP="00A161FC">
      <w:pPr>
        <w:pStyle w:val="Heading3"/>
      </w:pPr>
      <w:r>
        <w:t xml:space="preserve">ZmRoot </w:t>
      </w:r>
      <w:r w:rsidR="00145345">
        <w:t>network he</w:t>
      </w:r>
      <w:r>
        <w:t>alth</w:t>
      </w:r>
    </w:p>
    <w:p w14:paraId="0A125799" w14:textId="1B359AFF"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r w:rsidR="00EF40FE">
        <w:t>for</w:t>
      </w:r>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Data points are transparent to show denseness.</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387864">
        <w:t xml:space="preserve"> </w:t>
      </w:r>
      <w:r w:rsidR="00FD3325">
        <w:t>(s</w:t>
      </w:r>
      <w:r w:rsidR="00387864">
        <w:t xml:space="preserve">upports </w:t>
      </w:r>
      <w:r w:rsidR="00387864">
        <w:fldChar w:fldCharType="begin"/>
      </w:r>
      <w:r w:rsidR="00387864">
        <w:instrText xml:space="preserve"> REF _Ref444765587 \h </w:instrText>
      </w:r>
      <w:r w:rsidR="00387864">
        <w:fldChar w:fldCharType="separate"/>
      </w:r>
      <w:r w:rsidR="00387864">
        <w:t>Figure 1</w:t>
      </w:r>
      <w:r w:rsidR="00387864">
        <w:fldChar w:fldCharType="end"/>
      </w:r>
      <w:r w:rsidR="00387864">
        <w:t>)</w:t>
      </w:r>
      <w:r w:rsidRPr="008F4971">
        <w:t>.</w:t>
      </w:r>
    </w:p>
    <w:p w14:paraId="591EABF0" w14:textId="65241BC3" w:rsidR="00BE7812" w:rsidRPr="00BE7812" w:rsidRDefault="00B77F44" w:rsidP="001C401A">
      <w:pPr>
        <w:pStyle w:val="Heading2"/>
      </w:pPr>
      <w:bookmarkStart w:id="32" w:name="_Ref447187909"/>
      <w:r>
        <w:t>Supp. Figure 4</w:t>
      </w:r>
      <w:bookmarkEnd w:id="32"/>
    </w:p>
    <w:p w14:paraId="1C3760BF" w14:textId="77777777" w:rsidR="00857489" w:rsidRDefault="00380825" w:rsidP="00A161FC">
      <w:pPr>
        <w:pStyle w:val="Heading3"/>
      </w:pPr>
      <w:r>
        <w:t xml:space="preserve">MCR </w:t>
      </w:r>
      <w:r w:rsidR="00E814FD">
        <w:t>supplemental figure</w:t>
      </w:r>
    </w:p>
    <w:p w14:paraId="138732DE" w14:textId="15642F5A"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r w:rsidR="00FD3325">
        <w:t xml:space="preserve"> (supports </w:t>
      </w:r>
      <w:r w:rsidR="00FD3325">
        <w:fldChar w:fldCharType="begin"/>
      </w:r>
      <w:r w:rsidR="00FD3325">
        <w:instrText xml:space="preserve"> REF _Ref458700744 \h </w:instrText>
      </w:r>
      <w:r w:rsidR="00FD3325">
        <w:fldChar w:fldCharType="separate"/>
      </w:r>
      <w:r w:rsidR="00FD3325">
        <w:t>Figure 4</w:t>
      </w:r>
      <w:r w:rsidR="00FD3325">
        <w:fldChar w:fldCharType="end"/>
      </w:r>
      <w:r w:rsidR="00FD3325">
        <w:t>)</w:t>
      </w:r>
      <w:r w:rsidR="00E814FD">
        <w:t>.</w:t>
      </w:r>
    </w:p>
    <w:p w14:paraId="5F9766F8" w14:textId="7E3B9F7C" w:rsidR="00D83E5D" w:rsidRPr="00D83E5D" w:rsidRDefault="00D517F6" w:rsidP="001C401A">
      <w:pPr>
        <w:pStyle w:val="Heading2"/>
      </w:pPr>
      <w:bookmarkStart w:id="33" w:name="_Ref470857301"/>
      <w:r>
        <w:t>Supp. Figure 5</w:t>
      </w:r>
      <w:bookmarkEnd w:id="33"/>
    </w:p>
    <w:p w14:paraId="3F6BA565" w14:textId="77777777" w:rsidR="002002F7" w:rsidRDefault="00E814FD" w:rsidP="00A161FC">
      <w:pPr>
        <w:pStyle w:val="Heading3"/>
      </w:pPr>
      <w:r>
        <w:t>FCR supplemental figure</w:t>
      </w:r>
    </w:p>
    <w:p w14:paraId="1FB4E1EB" w14:textId="7EE9A88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r w:rsidR="00E33909">
        <w:t xml:space="preserve"> (supports </w:t>
      </w:r>
      <w:r w:rsidR="00E33909">
        <w:fldChar w:fldCharType="begin"/>
      </w:r>
      <w:r w:rsidR="00E33909">
        <w:instrText xml:space="preserve"> REF _Ref458721156 \h </w:instrText>
      </w:r>
      <w:r w:rsidR="00E33909">
        <w:fldChar w:fldCharType="separate"/>
      </w:r>
      <w:r w:rsidR="00E33909">
        <w:t>Figure 5</w:t>
      </w:r>
      <w:r w:rsidR="00E33909">
        <w:fldChar w:fldCharType="end"/>
      </w:r>
      <w:r w:rsidR="00E33909">
        <w:t>)</w:t>
      </w:r>
      <w:r w:rsidR="00E814FD">
        <w:t>.</w:t>
      </w:r>
    </w:p>
    <w:p w14:paraId="0DE3D1EA" w14:textId="3259514E" w:rsidR="00803776" w:rsidRPr="00803776" w:rsidRDefault="00623452" w:rsidP="001C401A">
      <w:pPr>
        <w:pStyle w:val="Heading2"/>
      </w:pPr>
      <w:bookmarkStart w:id="34" w:name="_Ref481678956"/>
      <w:r>
        <w:t>Supp. Figure 6</w:t>
      </w:r>
      <w:bookmarkEnd w:id="34"/>
    </w:p>
    <w:p w14:paraId="6A16579A" w14:textId="6812681F" w:rsidR="000F3B6F" w:rsidRDefault="00EE4CCD" w:rsidP="00A161F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pPr>
      <w:bookmarkStart w:id="35" w:name="_Ref486000600"/>
      <w:r>
        <w:t>Supp. Figure 7</w:t>
      </w:r>
      <w:bookmarkEnd w:id="35"/>
    </w:p>
    <w:p w14:paraId="3BE5DCC1" w14:textId="5A26FF2A" w:rsidR="004409E3" w:rsidRPr="00975FFB" w:rsidRDefault="004409E3" w:rsidP="00A161F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pPr>
      <w:bookmarkStart w:id="36" w:name="_Ref489428564"/>
      <w:r>
        <w:t>Supp. Figure 8</w:t>
      </w:r>
      <w:bookmarkEnd w:id="36"/>
    </w:p>
    <w:p w14:paraId="3467E29A" w14:textId="77777777" w:rsidR="00EA1705" w:rsidRDefault="00EA1705" w:rsidP="00A161F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pPr>
      <w:bookmarkStart w:id="37" w:name="_Ref483951527"/>
      <w:r>
        <w:t>Supp. Figure 9</w:t>
      </w:r>
      <w:bookmarkEnd w:id="37"/>
    </w:p>
    <w:p w14:paraId="36ECB905" w14:textId="77777777" w:rsidR="005F615E" w:rsidRDefault="005F615E" w:rsidP="00A161F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8" w:name="_Ref502242324"/>
      <w:r>
        <w:t>Supplementary Text</w:t>
      </w:r>
      <w:bookmarkEnd w:id="38"/>
    </w:p>
    <w:p w14:paraId="0F76A42D" w14:textId="4ED52D20" w:rsidR="000B4EC3" w:rsidRPr="000B4EC3" w:rsidRDefault="000B4EC3" w:rsidP="001C401A">
      <w:pPr>
        <w:pStyle w:val="Heading2"/>
      </w:pPr>
      <w:r>
        <w:t>Validating</w:t>
      </w:r>
      <w:r w:rsidR="004C74DC">
        <w:t xml:space="preserve"> density and locality </w:t>
      </w:r>
    </w:p>
    <w:p w14:paraId="42A50A84" w14:textId="74B7BD50"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 (Schaefer et al., 2014a)","plainTextFormattedCitation":" (Schaefer et al., 2014a)","previouslyFormattedCitation":"(Schaefer et al., 2014a)"},"properties":{"noteIndex":0},"schema":"https://github.com/citation-style-language/schema/raw/master/csl-citation.json"}</w:instrText>
      </w:r>
      <w:r>
        <w:fldChar w:fldCharType="separate"/>
      </w:r>
      <w:r w:rsidR="00A01009" w:rsidRPr="00A01009">
        <w:rPr>
          <w:noProof/>
        </w:rPr>
        <w:t xml:space="preserve"> (Schaefer et al., 2014a)</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2CC237F7"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A01009">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 xml:space="preserve">. </w:t>
      </w:r>
    </w:p>
    <w:p w14:paraId="18FB9B09" w14:textId="0C08BC27" w:rsidR="00027E1C" w:rsidRPr="00027E1C" w:rsidRDefault="00027E1C" w:rsidP="001C401A">
      <w:pPr>
        <w:pStyle w:val="Heading2"/>
      </w:pPr>
      <w:r w:rsidRPr="00333516">
        <w:t xml:space="preserve">Enrichment analysis of </w:t>
      </w:r>
      <w:r w:rsidR="00CD7DC7">
        <w:t>HPO and HPO+ candidate gene sets</w:t>
      </w:r>
    </w:p>
    <w:p w14:paraId="0FD44D5A" w14:textId="4651D97F"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0B8AC72C"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A01009">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A01009">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A01009">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452F7D0"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A01009">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pPr>
      <w:r>
        <w:t>Gene co-expression analysis of D9</w:t>
      </w:r>
    </w:p>
    <w:p w14:paraId="7588E16C" w14:textId="7AFCEA5C"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A01009">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7CAD1721"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A01009">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pPr>
      <w:r>
        <w:t>Previously described HPO genes and their effects on the ionome</w:t>
      </w:r>
    </w:p>
    <w:p w14:paraId="007BAB1E" w14:textId="142FE666"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16F80E79"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97852FA" w:rsidR="00A26D91" w:rsidRPr="00D6748B" w:rsidRDefault="00730EEA" w:rsidP="001C401A">
      <w:pPr>
        <w:spacing w:line="360" w:lineRule="auto"/>
      </w:pPr>
      <w:r>
        <w:t>Cadmium is well measured by ICP-MS and affected by substantial genetic variance</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A01009">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 (Tacke et al., 1995)","plainTextFormattedCitation":" (Tacke et al., 1995)","previouslyFormattedCitation":"(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A01009">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E0FD40" w14:textId="77777777" w:rsidR="00F96F30" w:rsidRDefault="00F96F30" w:rsidP="006804EA">
      <w:r>
        <w:separator/>
      </w:r>
    </w:p>
  </w:endnote>
  <w:endnote w:type="continuationSeparator" w:id="0">
    <w:p w14:paraId="2809341B" w14:textId="77777777" w:rsidR="00F96F30" w:rsidRDefault="00F96F30" w:rsidP="006804EA">
      <w:r>
        <w:continuationSeparator/>
      </w:r>
    </w:p>
  </w:endnote>
  <w:endnote w:type="continuationNotice" w:id="1">
    <w:p w14:paraId="764F94B8" w14:textId="77777777" w:rsidR="00F96F30" w:rsidRDefault="00F96F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0614FB1" w:rsidR="000B728A" w:rsidRDefault="000B728A" w:rsidP="006804EA">
        <w:pPr>
          <w:pStyle w:val="Footer"/>
        </w:pPr>
        <w:r>
          <w:fldChar w:fldCharType="begin"/>
        </w:r>
        <w:r w:rsidRPr="006A5509">
          <w:instrText xml:space="preserve"> PAGE   \* MERGEFORMAT </w:instrText>
        </w:r>
        <w:r>
          <w:fldChar w:fldCharType="separate"/>
        </w:r>
        <w:r w:rsidR="00B11AB9">
          <w:rPr>
            <w:noProof/>
          </w:rPr>
          <w:t>33</w:t>
        </w:r>
        <w:r>
          <w:rPr>
            <w:noProof/>
          </w:rPr>
          <w:fldChar w:fldCharType="end"/>
        </w:r>
      </w:p>
    </w:sdtContent>
  </w:sdt>
  <w:p w14:paraId="1B93D360" w14:textId="77777777" w:rsidR="000B728A" w:rsidRDefault="000B728A"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017468" w14:textId="77777777" w:rsidR="00F96F30" w:rsidRDefault="00F96F30" w:rsidP="006804EA">
      <w:r>
        <w:separator/>
      </w:r>
    </w:p>
  </w:footnote>
  <w:footnote w:type="continuationSeparator" w:id="0">
    <w:p w14:paraId="1CF17E78" w14:textId="77777777" w:rsidR="00F96F30" w:rsidRDefault="00F96F30" w:rsidP="006804EA">
      <w:r>
        <w:continuationSeparator/>
      </w:r>
    </w:p>
  </w:footnote>
  <w:footnote w:type="continuationNotice" w:id="1">
    <w:p w14:paraId="0B0FEB59" w14:textId="77777777" w:rsidR="00F96F30" w:rsidRDefault="00F96F3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6B4"/>
    <w:rsid w:val="001F6D09"/>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8A735C"/>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161FC"/>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A161FC"/>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C1DC0-CF16-4885-9AC6-94CD8222C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73896</Words>
  <Characters>421209</Characters>
  <Application>Microsoft Office Word</Application>
  <DocSecurity>0</DocSecurity>
  <Lines>3510</Lines>
  <Paragraphs>98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9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cp:revision>
  <cp:lastPrinted>2017-11-17T22:34:00Z</cp:lastPrinted>
  <dcterms:created xsi:type="dcterms:W3CDTF">2018-08-12T20:58:00Z</dcterms:created>
  <dcterms:modified xsi:type="dcterms:W3CDTF">2018-08-12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2455131/GenomeBiology-Rob</vt:lpwstr>
  </property>
  <property fmtid="{D5CDD505-2E9C-101B-9397-08002B2CF9AE}" pid="12" name="Mendeley Recent Style Name 4_1">
    <vt:lpwstr>Genome Biology -- Rob Schaefer</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he-plant-cell</vt:lpwstr>
  </property>
  <property fmtid="{D5CDD505-2E9C-101B-9397-08002B2CF9AE}" pid="20" name="Mendeley Recent Style Name 8_1">
    <vt:lpwstr>The Plant Cell</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